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53F" w:rsidRDefault="00A0053F" w:rsidP="00A0053F">
      <w:r>
        <w:t>Dear Editors,</w:t>
      </w:r>
    </w:p>
    <w:p w:rsidR="00A0053F" w:rsidRDefault="00A0053F" w:rsidP="00CB00E9">
      <w:pPr>
        <w:jc w:val="both"/>
      </w:pPr>
      <w:r>
        <w:t>I am submitting the manuscript “</w:t>
      </w:r>
      <w:r w:rsidR="00B504B5" w:rsidRPr="00B504B5">
        <w:t>What data to use for forest conservation planning? A comparison of coarse open and detailed proprietary forest inventory data in Finland</w:t>
      </w:r>
      <w:r>
        <w:t>” for your con</w:t>
      </w:r>
      <w:r w:rsidR="00777D75">
        <w:t>sideration for publication as a research</w:t>
      </w:r>
      <w:r>
        <w:t xml:space="preserve"> article in </w:t>
      </w:r>
      <w:r w:rsidR="00AB52EC">
        <w:t xml:space="preserve">PLOS </w:t>
      </w:r>
      <w:proofErr w:type="gramStart"/>
      <w:r w:rsidR="00AB52EC">
        <w:t>ONE</w:t>
      </w:r>
      <w:proofErr w:type="gramEnd"/>
      <w:r>
        <w:t xml:space="preserve">. I have prepared the work with </w:t>
      </w:r>
      <w:r w:rsidR="00C031A1">
        <w:t>the co-authors</w:t>
      </w:r>
      <w:r>
        <w:t xml:space="preserve">, </w:t>
      </w:r>
      <w:r w:rsidR="00C031A1">
        <w:t xml:space="preserve">who have all read the final version </w:t>
      </w:r>
      <w:r w:rsidR="00B8425C">
        <w:t>and given their consent on submitting the manuscript</w:t>
      </w:r>
      <w:r w:rsidR="00C031A1">
        <w:t xml:space="preserve">. </w:t>
      </w:r>
      <w:r w:rsidR="00C57318">
        <w:t xml:space="preserve">We </w:t>
      </w:r>
      <w:r>
        <w:t xml:space="preserve">have permission to publish </w:t>
      </w:r>
      <w:r w:rsidR="008B4958">
        <w:t xml:space="preserve">the work presented in the </w:t>
      </w:r>
      <w:r w:rsidR="002E3FA2">
        <w:t>manuscript, which</w:t>
      </w:r>
      <w:r>
        <w:t xml:space="preserve"> has not been submitted elsewhere</w:t>
      </w:r>
      <w:r w:rsidR="00E757FA">
        <w:t xml:space="preserve"> and </w:t>
      </w:r>
      <w:r w:rsidR="00DC0973" w:rsidRPr="00DC0973">
        <w:t xml:space="preserve">has no prior interactions with PLOS </w:t>
      </w:r>
      <w:proofErr w:type="gramStart"/>
      <w:r w:rsidR="00DC0973" w:rsidRPr="00DC0973">
        <w:t>ONE</w:t>
      </w:r>
      <w:proofErr w:type="gramEnd"/>
      <w:r w:rsidR="00DC0973" w:rsidRPr="00DC0973">
        <w:t>.</w:t>
      </w:r>
    </w:p>
    <w:p w:rsidR="00946C63" w:rsidRDefault="00283457" w:rsidP="00CB00E9">
      <w:pPr>
        <w:jc w:val="both"/>
      </w:pPr>
      <w:r>
        <w:t xml:space="preserve">Many countries around the world collect and maintain </w:t>
      </w:r>
      <w:r w:rsidR="002323BE">
        <w:t xml:space="preserve">national </w:t>
      </w:r>
      <w:r>
        <w:t xml:space="preserve">forest inventory </w:t>
      </w:r>
      <w:r w:rsidR="002323BE">
        <w:t xml:space="preserve">(NFI) </w:t>
      </w:r>
      <w:r w:rsidR="00B90285">
        <w:t xml:space="preserve">databases </w:t>
      </w:r>
      <w:r w:rsidR="00E37D53">
        <w:t xml:space="preserve">primarily meant for </w:t>
      </w:r>
      <w:r w:rsidR="008B7464">
        <w:t xml:space="preserve">forest management </w:t>
      </w:r>
      <w:r w:rsidR="00E51E12">
        <w:t xml:space="preserve">planning. </w:t>
      </w:r>
      <w:r w:rsidR="00180B12">
        <w:t xml:space="preserve">In contrast, </w:t>
      </w:r>
      <w:r w:rsidR="00137D2E">
        <w:t xml:space="preserve">we </w:t>
      </w:r>
      <w:r w:rsidR="00771E1A">
        <w:t xml:space="preserve">are severely </w:t>
      </w:r>
      <w:r w:rsidR="00327005">
        <w:t xml:space="preserve">limited in terms of </w:t>
      </w:r>
      <w:r w:rsidR="0095169D">
        <w:t>available biodiversity data that is needed as the basis of informed conservation decision-making</w:t>
      </w:r>
      <w:r w:rsidR="00763B8F">
        <w:t xml:space="preserve"> </w:t>
      </w:r>
      <w:r w:rsidR="00763B8F">
        <w:fldChar w:fldCharType="begin" w:fldLock="1"/>
      </w:r>
      <w:r w:rsidR="00B06BFF">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id" : "ITEM-3",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3",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1\u20133]", "plainTextFormattedCitation" : "[1\u20133]", "previouslyFormattedCitation" : "[1\u20133]" }, "properties" : { "noteIndex" : 0 }, "schema" : "https://github.com/citation-style-language/schema/raw/master/csl-citation.json" }</w:instrText>
      </w:r>
      <w:r w:rsidR="00763B8F">
        <w:fldChar w:fldCharType="separate"/>
      </w:r>
      <w:r w:rsidR="00B06BFF" w:rsidRPr="00B06BFF">
        <w:rPr>
          <w:noProof/>
        </w:rPr>
        <w:t>[1–3]</w:t>
      </w:r>
      <w:r w:rsidR="00763B8F">
        <w:fldChar w:fldCharType="end"/>
      </w:r>
      <w:r w:rsidR="00763B8F">
        <w:t xml:space="preserve">. </w:t>
      </w:r>
      <w:r w:rsidR="001723E1">
        <w:t xml:space="preserve">This paucity of data </w:t>
      </w:r>
      <w:proofErr w:type="gramStart"/>
      <w:r w:rsidR="001723E1">
        <w:t>is made</w:t>
      </w:r>
      <w:proofErr w:type="gramEnd"/>
      <w:r w:rsidR="001723E1">
        <w:t xml:space="preserve"> worse by the fact that only a fraction of the potentially useful data </w:t>
      </w:r>
      <w:r w:rsidR="0087026C">
        <w:t>is openly available.</w:t>
      </w:r>
      <w:r w:rsidR="00C633E4">
        <w:t xml:space="preserve"> </w:t>
      </w:r>
      <w:r w:rsidR="00DE7029" w:rsidRPr="00DE7029">
        <w:t xml:space="preserve">In the submitted manuscript, we demonstrate how forest inventory data collected primarily for forestry planning </w:t>
      </w:r>
      <w:proofErr w:type="gramStart"/>
      <w:r w:rsidR="00DE7029" w:rsidRPr="00DE7029">
        <w:t>can be used</w:t>
      </w:r>
      <w:proofErr w:type="gramEnd"/>
      <w:r w:rsidR="00DE7029" w:rsidRPr="00DE7029">
        <w:t xml:space="preserve"> as a basis for informative spatial conservation prioritization.</w:t>
      </w:r>
      <w:r w:rsidR="00DE7029">
        <w:t xml:space="preserve"> </w:t>
      </w:r>
      <w:r w:rsidR="00C633E4">
        <w:t xml:space="preserve">Furthermore, we compare how </w:t>
      </w:r>
      <w:r w:rsidR="00DD38F5">
        <w:t>well an openly available NFI data compares against more detailed, but proprietary data.</w:t>
      </w:r>
      <w:r w:rsidR="004D014E">
        <w:t xml:space="preserve"> </w:t>
      </w:r>
      <w:r w:rsidR="00621A14">
        <w:t xml:space="preserve">Multiple authors have recently called for more open data sharing in ecology and conservation </w:t>
      </w:r>
      <w:r w:rsidR="00621A14">
        <w:fldChar w:fldCharType="begin" w:fldLock="1"/>
      </w:r>
      <w:r w:rsidR="00621A14">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prefix" : "e.g. ", "uris" : [ "http://www.mendeley.com/documents/?uuid=9189cbef-c9b3-4b0d-933a-a6955afe7dc3" ] }, { "id" : "ITEM-2", "itemData" : { "DOI" : "10.1016/j.biocon.2014.11.048", "ISSN" : "0006-3207", "author" : [ { "dropping-particle" : "", "family" : "Turner", "given" : "W", "non-dropping-particle" : "", "parse-names" : false, "suffix" : "" }, { "dropping-particle" : "", "family" : "Rondinini", "given" : "Carlo", "non-dropping-particle" : "", "parse-names" : false, "suffix" : "" }, { "dropping-particle" : "", "family" : "Pettorelli", "given" : "Nathalie", "non-dropping-particle" : "", "parse-names" : false, "suffix" : "" }, { "dropping-particle" : "", "family" : "Mora", "given" : "B", "non-dropping-particle" : "", "parse-names" : false, "suffix" : "" }, { "dropping-particle" : "", "family" : "Leidner", "given" : "Allison K", "non-dropping-particle" : "", "parse-names" : false, "suffix" : "" }, { "dropping-particle" : "", "family" : "Szantoi", "given" : "Z", "non-dropping-particle" : "", "parse-names" : false, "suffix" : "" }, { "dropping-particle" : "", "family" : "Buchanan", "given" : "Graeme M", "non-dropping-particle" : "", "parse-names" : false, "suffix" : "" }, { "dropping-particle" : "", "family" : "Dech", "given" : "S", "non-dropping-particle" : "", "parse-names" : false, "suffix" : "" }, { "dropping-particle" : "", "family" : "Dwyer", "given" : "J", "non-dropping-particle" : "", "parse-names" : false, "suffix" : "" }, { "dropping-particle" : "", "family" : "Herold", "given" : "M", "non-dropping-particle" : "", "parse-names" : false, "suffix" : "" }, { "dropping-particle" : "", "family" : "Koh", "given" : "Lian Pin", "non-dropping-particle" : "", "parse-names" : false, "suffix" : "" }, { "dropping-particle" : "", "family" : "Leimgruber", "given" : "Peter", "non-dropping-particle" : "", "parse-names" : false, "suffix" : "" }, { "dropping-particle" : "", "family" : "Taubenboeck", "given" : "H", "non-dropping-particle" : "", "parse-names" : false, "suffix" : "" }, { "dropping-particle" : "", "family" : "Wegmann", "given" : "Martin", "non-dropping-particle" : "", "parse-names" : false, "suffix" : "" }, { "dropping-particle" : "", "family" : "Wikelski", "given" : "M", "non-dropping-particle" : "", "parse-names" : false, "suffix" : "" }, { "dropping-particle" : "", "family" : "Woodcock", "given" : "C", "non-dropping-particle" : "", "parse-names" : false, "suffix" : "" } ], "container-title" : "Biological Conservation", "id" : "ITEM-2", "issued" : { "date-parts" : [ [ "2015" ] ] }, "page" : "173-176", "title" : "Free and open-access satellite data are key to biodiversity conservation", "type" : "article-journal", "volume" : "182" }, "uris" : [ "http://www.mendeley.com/documents/?uuid=9285a9bc-6693-4750-aa71-03ff4b1e261b" ] }, { "id" : "ITEM-3", "itemData" : { "DOI" : "10.1016/j.tree.2013.05.002", "ISSN" : "01695347", "PMID" : "23756105", "abstract" : "Concerns over data quality impede the use of public biodiversity databases and subsequent benefits to society. Data publication could follow the well-established publication process: with automated quality checks, peer review, and editorial decisions. This would improve data accuracy, reduce the need for users to 'clean' the data, and might increase data use. Authors and editors would get due credit for a peer-reviewed (data) publication through use and citation metrics. Adopting standards related to data citation, accessibility, metadata, and quality control would facilitate integration of data across data sets. Here, we propose a staged publication process involving editorial and technical quality controls, of which the final (and optional) stage includes peer review, the most meritorious publication standard in science.", "author" : [ { "dropping-particle" : "", "family" : "Costello", "given" : "Mark J.", "non-dropping-particle" : "", "parse-names" : false, "suffix" : "" }, { "dropping-particle" : "", "family" : "Michener", "given" : "William K.", "non-dropping-particle" : "", "parse-names" : false, "suffix" : "" }, { "dropping-particle" : "", "family" : "Gahegan", "given" : "Mark", "non-dropping-particle" : "", "parse-names" : false, "suffix" : "" }, { "dropping-particle" : "", "family" : "Zhang", "given" : "Zhi-Qiang", "non-dropping-particle" : "", "parse-names" : false, "suffix" : "" }, { "dropping-particle" : "", "family" : "Bourne", "given" : "Philip E.", "non-dropping-particle" : "", "parse-names" : false, "suffix" : "" } ], "container-title" : "Trends in Ecology &amp; Evolution", "id" : "ITEM-3", "issue" : "8", "issued" : { "date-parts" : [ [ "2013", "6" ] ] }, "page" : "1-8", "publisher" : "Elsevier Ltd", "title" : "Biodiversity data should be published, cited, and peer reviewed", "type" : "article-journal", "volume" : "28" }, "uris" : [ "http://www.mendeley.com/documents/?uuid=8858e284-b739-495c-8181-8be7c9ea57dc" ] } ], "mendeley" : { "formattedCitation" : "[e.g. 4,5,6]", "plainTextFormattedCitation" : "[e.g. 4,5,6]", "previouslyFormattedCitation" : "[4\u20136]" }, "properties" : { "noteIndex" : 0 }, "schema" : "https://github.com/citation-style-language/schema/raw/master/csl-citation.json" }</w:instrText>
      </w:r>
      <w:r w:rsidR="00621A14">
        <w:fldChar w:fldCharType="separate"/>
      </w:r>
      <w:r w:rsidR="00621A14" w:rsidRPr="00621A14">
        <w:rPr>
          <w:noProof/>
        </w:rPr>
        <w:t>[e.g. 4,5,6]</w:t>
      </w:r>
      <w:r w:rsidR="00621A14">
        <w:fldChar w:fldCharType="end"/>
      </w:r>
      <w:r w:rsidR="00621A14">
        <w:t xml:space="preserve"> and we hope to contribute to this discussion with work presented in this manuscript. </w:t>
      </w:r>
      <w:r w:rsidR="00DE7029" w:rsidRPr="00DE7029">
        <w:t>While our work concentrates on a specific region in Finland, the</w:t>
      </w:r>
      <w:r w:rsidR="00DE7029">
        <w:t xml:space="preserve"> results and methods should be applicable to other countries with similar data and planning needs.</w:t>
      </w:r>
      <w:r w:rsidR="00A431DF">
        <w:t xml:space="preserve"> </w:t>
      </w:r>
      <w:r w:rsidR="00BF3DC9">
        <w:t>Finally, while p</w:t>
      </w:r>
      <w:r w:rsidR="000812AE">
        <w:t>revious studies</w:t>
      </w:r>
      <w:r w:rsidR="00B06BFF">
        <w:t xml:space="preserve"> in Finland</w:t>
      </w:r>
      <w:r w:rsidR="000812AE">
        <w:t xml:space="preserve"> </w:t>
      </w:r>
      <w:r w:rsidR="00B06BFF">
        <w:fldChar w:fldCharType="begin" w:fldLock="1"/>
      </w:r>
      <w:r w:rsidR="00621A14">
        <w:instrText>ADDIN CSL_CITATION { "citationItems" : [ { "id" : "ITEM-1",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1", "issued" : { "date-parts" : [ [ "2008" ] ] }, "page" : "232-243", "title" : "Biodiversity value and the optimal location of forest conservation sites in Southern Finland", "type" : "article-journal", "volume" : "67" }, "uris" : [ "http://www.mendeley.com/documents/?uuid=3c7c3915-fbe8-460a-9aa0-d84947c228ca" ] }, { "id" : "ITEM-2", "itemData" : { "author" : [ { "dropping-particle" : "", "family" : "Luque", "given" : "Sandra", "non-dropping-particle" : "", "parse-names" : false, "suffix" : "" }, { "dropping-particle" : "", "family" : "Vainikainen", "given" : "Nina", "non-dropping-particle" : "", "parse-names" : false, "suffix" : "" } ], "container-title" : "Patterns and Processes in Forest Landscapes", "editor" : [ { "dropping-particle" : "", "family" : "Lafortezza", "given" : "Raffaele", "non-dropping-particle" : "", "parse-names" : false, "suffix" : "" }, { "dropping-particle" : "", "family" : "Sanesi", "given" : "Giovanni", "non-dropping-particle" : "", "parse-names" : false, "suffix" : "" }, { "dropping-particle" : "", "family" : "Chen", "given" : "Jiquan", "non-dropping-particle" : "", "parse-names" : false, "suffix" : "" }, { "dropping-particle" : "", "family" : "Crow", "given" : "Thomas R", "non-dropping-particle" : "", "parse-names" : false, "suffix" : "" } ], "id" : "ITEM-2", "issued" : { "date-parts" : [ [ "2008" ] ] }, "page" : "241-264", "publisher" : "Springer", "publisher-place" : "Dordrecht", "title" : "Habitat quality assessment and modelling for forest biodiversity and sustainability", "type" : "chapter" }, "uris" : [ "http://www.mendeley.com/documents/?uuid=daf24870-ceaa-4f04-9757-993047d3ee1b" ] }, { "id" : "ITEM-3", "itemData" : { "DOI" : "10.1016/j.envsci.2008.05.004", "abstract" : "Selecting reserves for forest biodiversity maintenance is often done by setting criteria for components of structural elements of biodiversity, such as a volume of decaying wood. We tested how the different threshold values for the components of structural elements affect the cost-effective site selection. Using Finnish National Forest Inventory information and remote sensing data, we determined a habitat quality index and economic value for each site in Satakunta region in Finland. Moreover, we defined several sets of potential con- servation targets using alternative criteria for the habitat quality index developed for the Finnish case study. These figures were used in the site selection model in order to maximize the sum of habitat index of selected areas under a given budget constraint. We found that the production possibility frontier for the outputs of timber and biodiversity is only slightly concave when using the given threshold values. Thus, the optimal combination of the outputs is sensitive to the relative values of these goods. Our results suggest that an integrated approach in forest conservation could provide to environmental managers considerable cost savings compared with current management practices. Environmental managers could also reduce conservation costs by loosening the criteria for potential conservation targets. This would not lower considerably the quality of conserved forests.", "author" : [ { "dropping-particle" : "", "family" : "Juutinen", "given" : "Artti", "non-dropping-particle" : "", "parse-names" : false, "suffix" : "" }, { "dropping-particle" : "", "family" : "Luque", "given" : "Sandra", "non-dropping-particle" : "", "parse-names" : false, "suffix" : "" }, { "dropping-particle" : "", "family" : "M\u00f6nkk\u00f6nen", "given" : "Mikko", "non-dropping-particle" : "", "parse-names" : false, "suffix" : "" }, { "dropping-particle" : "", "family" : "Vainikainen", "given" : "Nina", "non-dropping-particle" : "", "parse-names" : false, "suffix" : "" }, { "dropping-particle" : "", "family" : "Tomppo", "given" : "Erkki O", "non-dropping-particle" : "", "parse-names" : false, "suffix" : "" } ], "container-title" : "Environmental Science &amp; Policy", "id" : "ITEM-3", "issued" : { "date-parts" : [ [ "2008" ] ] }, "page" : "613-626", "title" : "Cost-effective forest conservation and criteria for potential conservation targets: a Finnish case study", "type" : "article-journal", "volume" : "11" }, "uris" : [ "http://www.mendeley.com/documents/?uuid=fb10c45f-ea74-4414-9114-5a8208e67895" ] }, { "id" : "ITEM-4",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4",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7\u201310]", "plainTextFormattedCitation" : "[7\u201310]", "previouslyFormattedCitation" : "[7\u201310]" }, "properties" : { "noteIndex" : 0 }, "schema" : "https://github.com/citation-style-language/schema/raw/master/csl-citation.json" }</w:instrText>
      </w:r>
      <w:r w:rsidR="00B06BFF">
        <w:fldChar w:fldCharType="separate"/>
      </w:r>
      <w:r w:rsidR="00621A14" w:rsidRPr="00621A14">
        <w:rPr>
          <w:noProof/>
        </w:rPr>
        <w:t>[7–10]</w:t>
      </w:r>
      <w:r w:rsidR="00B06BFF">
        <w:fldChar w:fldCharType="end"/>
      </w:r>
      <w:r w:rsidR="00381AF0">
        <w:t xml:space="preserve"> </w:t>
      </w:r>
      <w:r w:rsidR="00E53797">
        <w:t xml:space="preserve">and elsewhere </w:t>
      </w:r>
      <w:r w:rsidR="007459EF">
        <w:fldChar w:fldCharType="begin" w:fldLock="1"/>
      </w:r>
      <w:r w:rsidR="00621A14">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11,12]", "plainTextFormattedCitation" : "[11,12]", "previouslyFormattedCitation" : "[11,12]" }, "properties" : { "noteIndex" : 0 }, "schema" : "https://github.com/citation-style-language/schema/raw/master/csl-citation.json" }</w:instrText>
      </w:r>
      <w:r w:rsidR="007459EF">
        <w:fldChar w:fldCharType="separate"/>
      </w:r>
      <w:r w:rsidR="00621A14" w:rsidRPr="00621A14">
        <w:rPr>
          <w:noProof/>
        </w:rPr>
        <w:t>[11,12]</w:t>
      </w:r>
      <w:r w:rsidR="007459EF">
        <w:fldChar w:fldCharType="end"/>
      </w:r>
      <w:r w:rsidR="007459EF">
        <w:t xml:space="preserve"> </w:t>
      </w:r>
      <w:r w:rsidR="00EF1DFD">
        <w:t xml:space="preserve">have </w:t>
      </w:r>
      <w:r w:rsidR="007459EF">
        <w:t xml:space="preserve">studied the </w:t>
      </w:r>
      <w:r w:rsidR="00AB3037">
        <w:t xml:space="preserve">utility of </w:t>
      </w:r>
      <w:r w:rsidR="00C85C0A">
        <w:t xml:space="preserve">forest inventory </w:t>
      </w:r>
      <w:r w:rsidR="00AB3037">
        <w:t xml:space="preserve">data </w:t>
      </w:r>
      <w:r w:rsidR="00C85C0A">
        <w:t>for conser</w:t>
      </w:r>
      <w:r w:rsidR="00BF3DC9">
        <w:t>vation purposes, validation of the results ha</w:t>
      </w:r>
      <w:r w:rsidR="001A52C7">
        <w:t xml:space="preserve">s often received less attention. </w:t>
      </w:r>
      <w:r w:rsidR="00DC4669">
        <w:t>In the submitted manuscript, we</w:t>
      </w:r>
      <w:r w:rsidR="0009227F">
        <w:t xml:space="preserve"> demonstrate a</w:t>
      </w:r>
      <w:r w:rsidR="00123F57">
        <w:t>n</w:t>
      </w:r>
      <w:r w:rsidR="0009227F">
        <w:t xml:space="preserve"> approach </w:t>
      </w:r>
      <w:r w:rsidR="00BF3DC9">
        <w:t xml:space="preserve">to </w:t>
      </w:r>
      <w:r w:rsidR="00DC4669">
        <w:t xml:space="preserve">spatial conservation prioritization </w:t>
      </w:r>
      <w:r w:rsidR="00123F57">
        <w:t xml:space="preserve">using forest inventory data and validate the results against known locations of high conservation value. </w:t>
      </w:r>
    </w:p>
    <w:p w:rsidR="00426392" w:rsidRDefault="004D014E" w:rsidP="00CB00E9">
      <w:pPr>
        <w:jc w:val="both"/>
      </w:pPr>
      <w:r>
        <w:t xml:space="preserve">Finally, </w:t>
      </w:r>
      <w:r w:rsidR="003C0DA4">
        <w:t xml:space="preserve">as we believe that the spatial conservation prioritization approach described in the manuscript forms a basis for more detailed prioritization studies or practical planning applications, </w:t>
      </w:r>
      <w:r w:rsidR="00C059CC">
        <w:t xml:space="preserve">we make </w:t>
      </w:r>
      <w:r w:rsidR="003C0DA4">
        <w:t>the implementation of the analyses openly available</w:t>
      </w:r>
      <w:r w:rsidR="00C059CC">
        <w:t xml:space="preserve"> as well</w:t>
      </w:r>
      <w:r w:rsidR="00426392">
        <w:t xml:space="preserve">. </w:t>
      </w:r>
    </w:p>
    <w:p w:rsidR="00EB1863" w:rsidRDefault="00977058" w:rsidP="00CB00E9">
      <w:pPr>
        <w:jc w:val="both"/>
      </w:pPr>
      <w:r w:rsidRPr="00977058">
        <w:t>As for a suitable</w:t>
      </w:r>
      <w:r>
        <w:t xml:space="preserve"> PLOS </w:t>
      </w:r>
      <w:proofErr w:type="gramStart"/>
      <w:r>
        <w:t>ONE</w:t>
      </w:r>
      <w:proofErr w:type="gramEnd"/>
      <w:r>
        <w:t xml:space="preserve"> Academic Editor, I would like to suggest one of the following:</w:t>
      </w:r>
      <w:r w:rsidRPr="00977058">
        <w:t xml:space="preserve"> </w:t>
      </w:r>
      <w:r w:rsidR="001F452B" w:rsidRPr="00977058">
        <w:t xml:space="preserve">Kamal </w:t>
      </w:r>
      <w:proofErr w:type="spellStart"/>
      <w:r w:rsidR="001F452B" w:rsidRPr="00977058">
        <w:t>Bawa</w:t>
      </w:r>
      <w:proofErr w:type="spellEnd"/>
      <w:r w:rsidR="001F452B" w:rsidRPr="00977058">
        <w:t xml:space="preserve">, </w:t>
      </w:r>
      <w:r w:rsidR="00895A9A" w:rsidRPr="00977058">
        <w:t xml:space="preserve">Regina </w:t>
      </w:r>
      <w:proofErr w:type="spellStart"/>
      <w:r w:rsidR="00895A9A" w:rsidRPr="00977058">
        <w:t>Lindborg</w:t>
      </w:r>
      <w:proofErr w:type="spellEnd"/>
      <w:r w:rsidR="001F452B" w:rsidRPr="00977058">
        <w:t>,</w:t>
      </w:r>
      <w:r>
        <w:t xml:space="preserve"> or</w:t>
      </w:r>
      <w:r w:rsidR="001F452B" w:rsidRPr="00977058">
        <w:t xml:space="preserve"> Rob </w:t>
      </w:r>
      <w:proofErr w:type="spellStart"/>
      <w:r w:rsidR="001F452B" w:rsidRPr="00977058">
        <w:t>Slotow</w:t>
      </w:r>
      <w:proofErr w:type="spellEnd"/>
      <w:r>
        <w:t xml:space="preserve">. </w:t>
      </w:r>
      <w:r w:rsidR="00D4692D">
        <w:t>I would like to suggest the following reviewers based on their field of expertise:</w:t>
      </w:r>
    </w:p>
    <w:p w:rsidR="002A041C" w:rsidRDefault="00F86BFB" w:rsidP="002A041C">
      <w:pPr>
        <w:pStyle w:val="ListParagraph"/>
        <w:numPr>
          <w:ilvl w:val="0"/>
          <w:numId w:val="1"/>
        </w:numPr>
      </w:pPr>
      <w:proofErr w:type="spellStart"/>
      <w:r>
        <w:t>Dr</w:t>
      </w:r>
      <w:proofErr w:type="spellEnd"/>
      <w:r>
        <w:t xml:space="preserve"> Bronwyn </w:t>
      </w:r>
      <w:proofErr w:type="spellStart"/>
      <w:r>
        <w:t>Rayfield</w:t>
      </w:r>
      <w:proofErr w:type="spellEnd"/>
      <w:r w:rsidR="003E5D76">
        <w:t xml:space="preserve">, </w:t>
      </w:r>
      <w:hyperlink r:id="rId6" w:history="1">
        <w:r w:rsidR="002A041C" w:rsidRPr="00AE372F">
          <w:rPr>
            <w:rStyle w:val="Hyperlink"/>
          </w:rPr>
          <w:t>bronwynrayfield@gmail.com</w:t>
        </w:r>
      </w:hyperlink>
    </w:p>
    <w:p w:rsidR="00897FE4" w:rsidRDefault="00297428" w:rsidP="00A0053F">
      <w:pPr>
        <w:pStyle w:val="ListParagraph"/>
        <w:numPr>
          <w:ilvl w:val="0"/>
          <w:numId w:val="1"/>
        </w:numPr>
        <w:rPr>
          <w:lang w:val="sv-SE"/>
        </w:rPr>
      </w:pPr>
      <w:r w:rsidRPr="00297428">
        <w:rPr>
          <w:lang w:val="sv-SE"/>
        </w:rPr>
        <w:t xml:space="preserve">Dr Lars </w:t>
      </w:r>
      <w:proofErr w:type="spellStart"/>
      <w:r w:rsidRPr="00297428">
        <w:rPr>
          <w:lang w:val="sv-SE"/>
        </w:rPr>
        <w:t>Gamfeldt</w:t>
      </w:r>
      <w:proofErr w:type="spellEnd"/>
      <w:r w:rsidRPr="00297428">
        <w:rPr>
          <w:lang w:val="sv-SE"/>
        </w:rPr>
        <w:t xml:space="preserve">, </w:t>
      </w:r>
      <w:hyperlink r:id="rId7" w:history="1">
        <w:r w:rsidR="00897FE4" w:rsidRPr="00AE372F">
          <w:rPr>
            <w:rStyle w:val="Hyperlink"/>
            <w:lang w:val="sv-SE"/>
          </w:rPr>
          <w:t>lars.gamfeldt@bioenv.gu.se</w:t>
        </w:r>
      </w:hyperlink>
    </w:p>
    <w:p w:rsidR="00897FE4" w:rsidRPr="006D289F" w:rsidRDefault="00897FE4" w:rsidP="00A0053F">
      <w:pPr>
        <w:pStyle w:val="ListParagraph"/>
        <w:numPr>
          <w:ilvl w:val="0"/>
          <w:numId w:val="1"/>
        </w:numPr>
        <w:rPr>
          <w:lang w:val="sv-SE"/>
        </w:rPr>
      </w:pPr>
      <w:proofErr w:type="spellStart"/>
      <w:r w:rsidRPr="00897FE4">
        <w:t>Dr</w:t>
      </w:r>
      <w:proofErr w:type="spellEnd"/>
      <w:r w:rsidRPr="00897FE4">
        <w:t xml:space="preserve"> </w:t>
      </w:r>
      <w:proofErr w:type="spellStart"/>
      <w:r w:rsidRPr="00897FE4">
        <w:t>Niels</w:t>
      </w:r>
      <w:proofErr w:type="spellEnd"/>
      <w:r w:rsidRPr="00897FE4">
        <w:t xml:space="preserve"> Strange, </w:t>
      </w:r>
      <w:hyperlink r:id="rId8" w:history="1">
        <w:r w:rsidRPr="00AE372F">
          <w:rPr>
            <w:rStyle w:val="Hyperlink"/>
          </w:rPr>
          <w:t>nst@ifro.ku.dk</w:t>
        </w:r>
      </w:hyperlink>
    </w:p>
    <w:p w:rsidR="006D289F" w:rsidRDefault="00621A14" w:rsidP="00621A14">
      <w:pPr>
        <w:pStyle w:val="ListParagraph"/>
        <w:numPr>
          <w:ilvl w:val="0"/>
          <w:numId w:val="1"/>
        </w:numPr>
        <w:rPr>
          <w:lang w:val="fi-FI"/>
        </w:rPr>
      </w:pPr>
      <w:proofErr w:type="spellStart"/>
      <w:r w:rsidRPr="00621A14">
        <w:rPr>
          <w:lang w:val="fi-FI"/>
        </w:rPr>
        <w:t>Dr</w:t>
      </w:r>
      <w:proofErr w:type="spellEnd"/>
      <w:r w:rsidRPr="00621A14">
        <w:rPr>
          <w:lang w:val="fi-FI"/>
        </w:rPr>
        <w:t xml:space="preserve"> </w:t>
      </w:r>
      <w:proofErr w:type="spellStart"/>
      <w:r w:rsidRPr="00621A14">
        <w:rPr>
          <w:lang w:val="fi-FI"/>
        </w:rPr>
        <w:t>Nathalie</w:t>
      </w:r>
      <w:proofErr w:type="spellEnd"/>
      <w:r w:rsidRPr="00621A14">
        <w:rPr>
          <w:lang w:val="fi-FI"/>
        </w:rPr>
        <w:t xml:space="preserve"> </w:t>
      </w:r>
      <w:proofErr w:type="spellStart"/>
      <w:r w:rsidRPr="00621A14">
        <w:rPr>
          <w:lang w:val="fi-FI"/>
        </w:rPr>
        <w:t>Pettorelli</w:t>
      </w:r>
      <w:proofErr w:type="spellEnd"/>
      <w:r w:rsidRPr="00621A14">
        <w:rPr>
          <w:lang w:val="fi-FI"/>
        </w:rPr>
        <w:t xml:space="preserve">, </w:t>
      </w:r>
      <w:hyperlink r:id="rId9" w:history="1">
        <w:r w:rsidRPr="00667B12">
          <w:rPr>
            <w:rStyle w:val="Hyperlink"/>
            <w:lang w:val="fi-FI"/>
          </w:rPr>
          <w:t>nathalie.pettorelli@ioz.ac.uk</w:t>
        </w:r>
      </w:hyperlink>
    </w:p>
    <w:p w:rsidR="00A0053F" w:rsidRDefault="00A0053F" w:rsidP="00A0053F">
      <w:bookmarkStart w:id="0" w:name="_GoBack"/>
      <w:bookmarkEnd w:id="0"/>
      <w:r>
        <w:t>We look forward to hearing from you in due course!</w:t>
      </w:r>
    </w:p>
    <w:p w:rsidR="00A0053F" w:rsidRDefault="00A0053F" w:rsidP="00A0053F">
      <w:r>
        <w:t>Sincerely,</w:t>
      </w:r>
    </w:p>
    <w:p w:rsidR="00946C63" w:rsidRDefault="00946C63" w:rsidP="00A0053F"/>
    <w:p w:rsidR="00A0053F" w:rsidRDefault="00A0053F" w:rsidP="00A0053F">
      <w:proofErr w:type="spellStart"/>
      <w:r>
        <w:t>Dr</w:t>
      </w:r>
      <w:proofErr w:type="spellEnd"/>
      <w:r>
        <w:t xml:space="preserve"> Joona Lehtomäki</w:t>
      </w:r>
    </w:p>
    <w:p w:rsidR="00A0053F" w:rsidRDefault="00A0053F" w:rsidP="00A0053F">
      <w:pPr>
        <w:spacing w:after="0"/>
      </w:pPr>
      <w:r>
        <w:t>Conservation Biology Informatics Group</w:t>
      </w:r>
    </w:p>
    <w:p w:rsidR="00A0053F" w:rsidRDefault="00A0053F" w:rsidP="00A0053F">
      <w:pPr>
        <w:spacing w:after="0"/>
      </w:pPr>
      <w:r>
        <w:t>Finnish Centre of Excellence in Metapopulation Biology</w:t>
      </w:r>
    </w:p>
    <w:p w:rsidR="00A0053F" w:rsidRDefault="00A0053F" w:rsidP="00A0053F">
      <w:pPr>
        <w:spacing w:after="0"/>
      </w:pPr>
      <w:r>
        <w:lastRenderedPageBreak/>
        <w:t>Department of Biosciences, University of Helsinki</w:t>
      </w:r>
    </w:p>
    <w:p w:rsidR="00A0053F" w:rsidRDefault="00A0053F" w:rsidP="00A0053F">
      <w:pPr>
        <w:spacing w:after="0"/>
      </w:pPr>
      <w:r>
        <w:t>Finland</w:t>
      </w:r>
    </w:p>
    <w:p w:rsidR="00A0053F" w:rsidRDefault="00A0053F" w:rsidP="00A0053F">
      <w:pPr>
        <w:spacing w:after="0"/>
      </w:pPr>
      <w:r>
        <w:t>joona.lehtomaki@helsinki.fi</w:t>
      </w:r>
    </w:p>
    <w:p w:rsidR="00C86CCE" w:rsidRDefault="00C86CCE"/>
    <w:sectPr w:rsidR="00C86CCE">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ED0AD9"/>
    <w:multiLevelType w:val="hybridMultilevel"/>
    <w:tmpl w:val="B8DC5A2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137"/>
    <w:rsid w:val="00002BDC"/>
    <w:rsid w:val="0000379F"/>
    <w:rsid w:val="0000424F"/>
    <w:rsid w:val="0000610D"/>
    <w:rsid w:val="000061E8"/>
    <w:rsid w:val="00014456"/>
    <w:rsid w:val="00015021"/>
    <w:rsid w:val="0001620D"/>
    <w:rsid w:val="00020860"/>
    <w:rsid w:val="000221AB"/>
    <w:rsid w:val="00023D7A"/>
    <w:rsid w:val="0002432B"/>
    <w:rsid w:val="00025E9F"/>
    <w:rsid w:val="00026F09"/>
    <w:rsid w:val="00032842"/>
    <w:rsid w:val="00032FCF"/>
    <w:rsid w:val="000330DA"/>
    <w:rsid w:val="0003339E"/>
    <w:rsid w:val="0003641B"/>
    <w:rsid w:val="00036906"/>
    <w:rsid w:val="00037574"/>
    <w:rsid w:val="00040522"/>
    <w:rsid w:val="000444C6"/>
    <w:rsid w:val="00045328"/>
    <w:rsid w:val="00045499"/>
    <w:rsid w:val="000462E8"/>
    <w:rsid w:val="00046A8E"/>
    <w:rsid w:val="000511B2"/>
    <w:rsid w:val="00051A11"/>
    <w:rsid w:val="0005330F"/>
    <w:rsid w:val="00055974"/>
    <w:rsid w:val="000575A7"/>
    <w:rsid w:val="000579D6"/>
    <w:rsid w:val="00060591"/>
    <w:rsid w:val="00060AEB"/>
    <w:rsid w:val="00062D43"/>
    <w:rsid w:val="00066FC1"/>
    <w:rsid w:val="00071118"/>
    <w:rsid w:val="00071409"/>
    <w:rsid w:val="00071E2C"/>
    <w:rsid w:val="0008044E"/>
    <w:rsid w:val="00081088"/>
    <w:rsid w:val="000811CD"/>
    <w:rsid w:val="000812AE"/>
    <w:rsid w:val="000823B9"/>
    <w:rsid w:val="00083396"/>
    <w:rsid w:val="000834D5"/>
    <w:rsid w:val="00084771"/>
    <w:rsid w:val="00085457"/>
    <w:rsid w:val="000862EC"/>
    <w:rsid w:val="00086745"/>
    <w:rsid w:val="0008795C"/>
    <w:rsid w:val="00087C0E"/>
    <w:rsid w:val="00092263"/>
    <w:rsid w:val="0009227F"/>
    <w:rsid w:val="000935A6"/>
    <w:rsid w:val="00093FBF"/>
    <w:rsid w:val="00094D22"/>
    <w:rsid w:val="00096B56"/>
    <w:rsid w:val="00097A59"/>
    <w:rsid w:val="000A0DAF"/>
    <w:rsid w:val="000A1F17"/>
    <w:rsid w:val="000A2596"/>
    <w:rsid w:val="000A3EEC"/>
    <w:rsid w:val="000A4D7F"/>
    <w:rsid w:val="000A5DE5"/>
    <w:rsid w:val="000A7037"/>
    <w:rsid w:val="000A7C63"/>
    <w:rsid w:val="000B162C"/>
    <w:rsid w:val="000B2D55"/>
    <w:rsid w:val="000B3836"/>
    <w:rsid w:val="000B5B5F"/>
    <w:rsid w:val="000B5D6F"/>
    <w:rsid w:val="000B7737"/>
    <w:rsid w:val="000C070F"/>
    <w:rsid w:val="000C323D"/>
    <w:rsid w:val="000C37A7"/>
    <w:rsid w:val="000C3A99"/>
    <w:rsid w:val="000C6762"/>
    <w:rsid w:val="000D065E"/>
    <w:rsid w:val="000D0AEB"/>
    <w:rsid w:val="000D30D1"/>
    <w:rsid w:val="000D38C4"/>
    <w:rsid w:val="000D59F5"/>
    <w:rsid w:val="000D64EE"/>
    <w:rsid w:val="000D6A31"/>
    <w:rsid w:val="000D7569"/>
    <w:rsid w:val="000E0ACD"/>
    <w:rsid w:val="000E23C1"/>
    <w:rsid w:val="000E28F1"/>
    <w:rsid w:val="000E3C6B"/>
    <w:rsid w:val="000E4284"/>
    <w:rsid w:val="000E4303"/>
    <w:rsid w:val="000E769C"/>
    <w:rsid w:val="000F0025"/>
    <w:rsid w:val="000F040A"/>
    <w:rsid w:val="000F0B12"/>
    <w:rsid w:val="000F0FF6"/>
    <w:rsid w:val="000F2D61"/>
    <w:rsid w:val="000F6F2F"/>
    <w:rsid w:val="000F7061"/>
    <w:rsid w:val="001012CF"/>
    <w:rsid w:val="00101981"/>
    <w:rsid w:val="00101D17"/>
    <w:rsid w:val="0010369C"/>
    <w:rsid w:val="001037AA"/>
    <w:rsid w:val="0010623D"/>
    <w:rsid w:val="0010632D"/>
    <w:rsid w:val="00106604"/>
    <w:rsid w:val="00106CD7"/>
    <w:rsid w:val="00110509"/>
    <w:rsid w:val="00110941"/>
    <w:rsid w:val="00112183"/>
    <w:rsid w:val="0011220C"/>
    <w:rsid w:val="0011417A"/>
    <w:rsid w:val="00116F41"/>
    <w:rsid w:val="00121066"/>
    <w:rsid w:val="001225F7"/>
    <w:rsid w:val="00123797"/>
    <w:rsid w:val="00123F57"/>
    <w:rsid w:val="00130036"/>
    <w:rsid w:val="001308A0"/>
    <w:rsid w:val="001324E0"/>
    <w:rsid w:val="00133191"/>
    <w:rsid w:val="00134028"/>
    <w:rsid w:val="0013454F"/>
    <w:rsid w:val="00134AD2"/>
    <w:rsid w:val="00136858"/>
    <w:rsid w:val="001376BE"/>
    <w:rsid w:val="00137D2E"/>
    <w:rsid w:val="00137FA8"/>
    <w:rsid w:val="00143906"/>
    <w:rsid w:val="00144F27"/>
    <w:rsid w:val="00145DA1"/>
    <w:rsid w:val="0014719E"/>
    <w:rsid w:val="001503F3"/>
    <w:rsid w:val="001505F7"/>
    <w:rsid w:val="00151335"/>
    <w:rsid w:val="00152AF9"/>
    <w:rsid w:val="00152F84"/>
    <w:rsid w:val="001541D5"/>
    <w:rsid w:val="00154773"/>
    <w:rsid w:val="00154E2C"/>
    <w:rsid w:val="0016013C"/>
    <w:rsid w:val="00161F17"/>
    <w:rsid w:val="00164ECE"/>
    <w:rsid w:val="001653A5"/>
    <w:rsid w:val="00165453"/>
    <w:rsid w:val="00166E42"/>
    <w:rsid w:val="001678DC"/>
    <w:rsid w:val="00171F68"/>
    <w:rsid w:val="001723E1"/>
    <w:rsid w:val="00172601"/>
    <w:rsid w:val="00173E21"/>
    <w:rsid w:val="0017503F"/>
    <w:rsid w:val="0017557A"/>
    <w:rsid w:val="00175F68"/>
    <w:rsid w:val="001773E7"/>
    <w:rsid w:val="001805DE"/>
    <w:rsid w:val="0018096B"/>
    <w:rsid w:val="00180B12"/>
    <w:rsid w:val="00182163"/>
    <w:rsid w:val="001821BC"/>
    <w:rsid w:val="001830D9"/>
    <w:rsid w:val="0018390E"/>
    <w:rsid w:val="0018448A"/>
    <w:rsid w:val="0018582C"/>
    <w:rsid w:val="00185C89"/>
    <w:rsid w:val="00190AFC"/>
    <w:rsid w:val="00191AA4"/>
    <w:rsid w:val="001935A1"/>
    <w:rsid w:val="001953F9"/>
    <w:rsid w:val="00196753"/>
    <w:rsid w:val="001A0B15"/>
    <w:rsid w:val="001A130E"/>
    <w:rsid w:val="001A1E69"/>
    <w:rsid w:val="001A2B83"/>
    <w:rsid w:val="001A2D2A"/>
    <w:rsid w:val="001A36AA"/>
    <w:rsid w:val="001A3A1C"/>
    <w:rsid w:val="001A52C7"/>
    <w:rsid w:val="001A670C"/>
    <w:rsid w:val="001A6D43"/>
    <w:rsid w:val="001A76D9"/>
    <w:rsid w:val="001A7D20"/>
    <w:rsid w:val="001A7F28"/>
    <w:rsid w:val="001B1325"/>
    <w:rsid w:val="001B168B"/>
    <w:rsid w:val="001B2917"/>
    <w:rsid w:val="001B3255"/>
    <w:rsid w:val="001B32EF"/>
    <w:rsid w:val="001B3768"/>
    <w:rsid w:val="001B4D07"/>
    <w:rsid w:val="001B7137"/>
    <w:rsid w:val="001B7899"/>
    <w:rsid w:val="001C0501"/>
    <w:rsid w:val="001C2EB3"/>
    <w:rsid w:val="001C3214"/>
    <w:rsid w:val="001C72BA"/>
    <w:rsid w:val="001C7443"/>
    <w:rsid w:val="001C7FF3"/>
    <w:rsid w:val="001D0B77"/>
    <w:rsid w:val="001D2111"/>
    <w:rsid w:val="001D3214"/>
    <w:rsid w:val="001D3633"/>
    <w:rsid w:val="001D4739"/>
    <w:rsid w:val="001D58AF"/>
    <w:rsid w:val="001D5F84"/>
    <w:rsid w:val="001D7D65"/>
    <w:rsid w:val="001D7EF5"/>
    <w:rsid w:val="001E0502"/>
    <w:rsid w:val="001E4372"/>
    <w:rsid w:val="001E5F8A"/>
    <w:rsid w:val="001E733F"/>
    <w:rsid w:val="001E7799"/>
    <w:rsid w:val="001F1DAA"/>
    <w:rsid w:val="001F425B"/>
    <w:rsid w:val="001F452B"/>
    <w:rsid w:val="00201B2D"/>
    <w:rsid w:val="00202CC2"/>
    <w:rsid w:val="00203625"/>
    <w:rsid w:val="0020434E"/>
    <w:rsid w:val="002050C0"/>
    <w:rsid w:val="002055DD"/>
    <w:rsid w:val="00205931"/>
    <w:rsid w:val="0020724D"/>
    <w:rsid w:val="00210B54"/>
    <w:rsid w:val="002125D6"/>
    <w:rsid w:val="0021493C"/>
    <w:rsid w:val="00216E5E"/>
    <w:rsid w:val="00217F2E"/>
    <w:rsid w:val="00217F5E"/>
    <w:rsid w:val="00221032"/>
    <w:rsid w:val="00222330"/>
    <w:rsid w:val="00226B45"/>
    <w:rsid w:val="00227941"/>
    <w:rsid w:val="00231287"/>
    <w:rsid w:val="00231710"/>
    <w:rsid w:val="0023223D"/>
    <w:rsid w:val="002323BE"/>
    <w:rsid w:val="0023456A"/>
    <w:rsid w:val="00234DC1"/>
    <w:rsid w:val="002354CF"/>
    <w:rsid w:val="00235B19"/>
    <w:rsid w:val="00235ED3"/>
    <w:rsid w:val="00236B39"/>
    <w:rsid w:val="00240BEE"/>
    <w:rsid w:val="00242A0F"/>
    <w:rsid w:val="00244212"/>
    <w:rsid w:val="0024451F"/>
    <w:rsid w:val="00246A77"/>
    <w:rsid w:val="002473EB"/>
    <w:rsid w:val="00251A0C"/>
    <w:rsid w:val="0025225D"/>
    <w:rsid w:val="002531DF"/>
    <w:rsid w:val="00253BAB"/>
    <w:rsid w:val="00253EFE"/>
    <w:rsid w:val="00254A28"/>
    <w:rsid w:val="0025516F"/>
    <w:rsid w:val="00262E4D"/>
    <w:rsid w:val="0026376E"/>
    <w:rsid w:val="00265461"/>
    <w:rsid w:val="00266966"/>
    <w:rsid w:val="00267665"/>
    <w:rsid w:val="002700C4"/>
    <w:rsid w:val="00271EBD"/>
    <w:rsid w:val="00272D96"/>
    <w:rsid w:val="00273516"/>
    <w:rsid w:val="002761BB"/>
    <w:rsid w:val="00277A46"/>
    <w:rsid w:val="002831D0"/>
    <w:rsid w:val="00283457"/>
    <w:rsid w:val="002839E2"/>
    <w:rsid w:val="00284AC3"/>
    <w:rsid w:val="00285F41"/>
    <w:rsid w:val="00286541"/>
    <w:rsid w:val="002875A8"/>
    <w:rsid w:val="00290957"/>
    <w:rsid w:val="00290C2C"/>
    <w:rsid w:val="00291A46"/>
    <w:rsid w:val="002922DF"/>
    <w:rsid w:val="00292E91"/>
    <w:rsid w:val="00294368"/>
    <w:rsid w:val="00294B21"/>
    <w:rsid w:val="00295517"/>
    <w:rsid w:val="0029624D"/>
    <w:rsid w:val="00297428"/>
    <w:rsid w:val="002A041C"/>
    <w:rsid w:val="002A12F6"/>
    <w:rsid w:val="002A1CF6"/>
    <w:rsid w:val="002A20A8"/>
    <w:rsid w:val="002A23CE"/>
    <w:rsid w:val="002A3EA3"/>
    <w:rsid w:val="002A7650"/>
    <w:rsid w:val="002A7BAE"/>
    <w:rsid w:val="002A7E45"/>
    <w:rsid w:val="002B2845"/>
    <w:rsid w:val="002B284F"/>
    <w:rsid w:val="002B5879"/>
    <w:rsid w:val="002B6B6B"/>
    <w:rsid w:val="002C32AC"/>
    <w:rsid w:val="002C6FAB"/>
    <w:rsid w:val="002C79E4"/>
    <w:rsid w:val="002D05B0"/>
    <w:rsid w:val="002D155C"/>
    <w:rsid w:val="002D1B21"/>
    <w:rsid w:val="002E0202"/>
    <w:rsid w:val="002E049D"/>
    <w:rsid w:val="002E3FA2"/>
    <w:rsid w:val="002E6896"/>
    <w:rsid w:val="002F3393"/>
    <w:rsid w:val="002F44AF"/>
    <w:rsid w:val="002F5637"/>
    <w:rsid w:val="00300FB3"/>
    <w:rsid w:val="00301209"/>
    <w:rsid w:val="00302312"/>
    <w:rsid w:val="00310766"/>
    <w:rsid w:val="00312839"/>
    <w:rsid w:val="00313E47"/>
    <w:rsid w:val="003146D1"/>
    <w:rsid w:val="003154DD"/>
    <w:rsid w:val="0031559E"/>
    <w:rsid w:val="00315900"/>
    <w:rsid w:val="00316324"/>
    <w:rsid w:val="00317DF4"/>
    <w:rsid w:val="0032022F"/>
    <w:rsid w:val="00320FFB"/>
    <w:rsid w:val="003225A4"/>
    <w:rsid w:val="00324047"/>
    <w:rsid w:val="0032490D"/>
    <w:rsid w:val="00326713"/>
    <w:rsid w:val="00327005"/>
    <w:rsid w:val="003273B5"/>
    <w:rsid w:val="00332299"/>
    <w:rsid w:val="0033632C"/>
    <w:rsid w:val="0033683E"/>
    <w:rsid w:val="00336CD7"/>
    <w:rsid w:val="00337C31"/>
    <w:rsid w:val="00337FC0"/>
    <w:rsid w:val="003449F7"/>
    <w:rsid w:val="0034578B"/>
    <w:rsid w:val="00347D90"/>
    <w:rsid w:val="00350763"/>
    <w:rsid w:val="003512CD"/>
    <w:rsid w:val="00351D52"/>
    <w:rsid w:val="003530D2"/>
    <w:rsid w:val="00353D97"/>
    <w:rsid w:val="00355B04"/>
    <w:rsid w:val="00357011"/>
    <w:rsid w:val="003612EE"/>
    <w:rsid w:val="003626C8"/>
    <w:rsid w:val="00364660"/>
    <w:rsid w:val="003651C5"/>
    <w:rsid w:val="00365FB5"/>
    <w:rsid w:val="00367222"/>
    <w:rsid w:val="00370C45"/>
    <w:rsid w:val="00371721"/>
    <w:rsid w:val="003722CC"/>
    <w:rsid w:val="00372366"/>
    <w:rsid w:val="0037378B"/>
    <w:rsid w:val="00375C4E"/>
    <w:rsid w:val="00376988"/>
    <w:rsid w:val="003770DE"/>
    <w:rsid w:val="003804E3"/>
    <w:rsid w:val="0038130C"/>
    <w:rsid w:val="003819A2"/>
    <w:rsid w:val="00381AF0"/>
    <w:rsid w:val="003844E4"/>
    <w:rsid w:val="00384B87"/>
    <w:rsid w:val="0038595A"/>
    <w:rsid w:val="00385CD9"/>
    <w:rsid w:val="003865F4"/>
    <w:rsid w:val="00386B21"/>
    <w:rsid w:val="00386B8D"/>
    <w:rsid w:val="00391962"/>
    <w:rsid w:val="00393664"/>
    <w:rsid w:val="00394573"/>
    <w:rsid w:val="00394B18"/>
    <w:rsid w:val="00396CDB"/>
    <w:rsid w:val="003A0E2F"/>
    <w:rsid w:val="003A1127"/>
    <w:rsid w:val="003A15F6"/>
    <w:rsid w:val="003A1A67"/>
    <w:rsid w:val="003A3A32"/>
    <w:rsid w:val="003A7972"/>
    <w:rsid w:val="003B114C"/>
    <w:rsid w:val="003B2F51"/>
    <w:rsid w:val="003B3BC5"/>
    <w:rsid w:val="003B5D06"/>
    <w:rsid w:val="003B7C8D"/>
    <w:rsid w:val="003C02E4"/>
    <w:rsid w:val="003C0797"/>
    <w:rsid w:val="003C0DA4"/>
    <w:rsid w:val="003C13BC"/>
    <w:rsid w:val="003C16FC"/>
    <w:rsid w:val="003C2A63"/>
    <w:rsid w:val="003C46BB"/>
    <w:rsid w:val="003C62A8"/>
    <w:rsid w:val="003C759E"/>
    <w:rsid w:val="003D17DA"/>
    <w:rsid w:val="003D29D5"/>
    <w:rsid w:val="003D3DD6"/>
    <w:rsid w:val="003D3F66"/>
    <w:rsid w:val="003D67B9"/>
    <w:rsid w:val="003D794F"/>
    <w:rsid w:val="003E064E"/>
    <w:rsid w:val="003E0C69"/>
    <w:rsid w:val="003E0D8B"/>
    <w:rsid w:val="003E4D66"/>
    <w:rsid w:val="003E5D76"/>
    <w:rsid w:val="003F228F"/>
    <w:rsid w:val="003F5399"/>
    <w:rsid w:val="003F59CB"/>
    <w:rsid w:val="003F5B7C"/>
    <w:rsid w:val="003F5C0C"/>
    <w:rsid w:val="003F7532"/>
    <w:rsid w:val="003F7651"/>
    <w:rsid w:val="004005B8"/>
    <w:rsid w:val="0040399A"/>
    <w:rsid w:val="00404072"/>
    <w:rsid w:val="0040524E"/>
    <w:rsid w:val="004052A5"/>
    <w:rsid w:val="00405FAC"/>
    <w:rsid w:val="00406649"/>
    <w:rsid w:val="004073FB"/>
    <w:rsid w:val="00407982"/>
    <w:rsid w:val="00412717"/>
    <w:rsid w:val="004138BB"/>
    <w:rsid w:val="00413A71"/>
    <w:rsid w:val="00414685"/>
    <w:rsid w:val="00415839"/>
    <w:rsid w:val="0041684E"/>
    <w:rsid w:val="00416B2C"/>
    <w:rsid w:val="00420317"/>
    <w:rsid w:val="00420EE7"/>
    <w:rsid w:val="004225F4"/>
    <w:rsid w:val="00422BEA"/>
    <w:rsid w:val="00423719"/>
    <w:rsid w:val="004246FD"/>
    <w:rsid w:val="00424935"/>
    <w:rsid w:val="00424A66"/>
    <w:rsid w:val="0042505E"/>
    <w:rsid w:val="00425F64"/>
    <w:rsid w:val="00426392"/>
    <w:rsid w:val="004313A2"/>
    <w:rsid w:val="00431FC6"/>
    <w:rsid w:val="00432A8F"/>
    <w:rsid w:val="004338BC"/>
    <w:rsid w:val="00434EAD"/>
    <w:rsid w:val="00443E07"/>
    <w:rsid w:val="00443E73"/>
    <w:rsid w:val="0044697B"/>
    <w:rsid w:val="004469B8"/>
    <w:rsid w:val="00446F7B"/>
    <w:rsid w:val="004476D9"/>
    <w:rsid w:val="00450167"/>
    <w:rsid w:val="00450E5F"/>
    <w:rsid w:val="00451A6C"/>
    <w:rsid w:val="004543D8"/>
    <w:rsid w:val="00455C63"/>
    <w:rsid w:val="004567DF"/>
    <w:rsid w:val="00456D37"/>
    <w:rsid w:val="0045709B"/>
    <w:rsid w:val="00461F1D"/>
    <w:rsid w:val="00463361"/>
    <w:rsid w:val="004634E6"/>
    <w:rsid w:val="00465C11"/>
    <w:rsid w:val="00466B01"/>
    <w:rsid w:val="00467399"/>
    <w:rsid w:val="00467B19"/>
    <w:rsid w:val="00471211"/>
    <w:rsid w:val="004734C3"/>
    <w:rsid w:val="00474745"/>
    <w:rsid w:val="00476330"/>
    <w:rsid w:val="00477245"/>
    <w:rsid w:val="0048089F"/>
    <w:rsid w:val="00481CC3"/>
    <w:rsid w:val="00482BC8"/>
    <w:rsid w:val="004845A5"/>
    <w:rsid w:val="0048735A"/>
    <w:rsid w:val="0049076B"/>
    <w:rsid w:val="004926EE"/>
    <w:rsid w:val="00494CB1"/>
    <w:rsid w:val="0049724C"/>
    <w:rsid w:val="004979BD"/>
    <w:rsid w:val="004A122A"/>
    <w:rsid w:val="004A17F7"/>
    <w:rsid w:val="004A220F"/>
    <w:rsid w:val="004A2540"/>
    <w:rsid w:val="004A32B0"/>
    <w:rsid w:val="004A40F1"/>
    <w:rsid w:val="004A76D7"/>
    <w:rsid w:val="004A7875"/>
    <w:rsid w:val="004A7EA4"/>
    <w:rsid w:val="004B0C82"/>
    <w:rsid w:val="004B14F4"/>
    <w:rsid w:val="004B25D7"/>
    <w:rsid w:val="004B3EAC"/>
    <w:rsid w:val="004B40A3"/>
    <w:rsid w:val="004B467D"/>
    <w:rsid w:val="004B56FA"/>
    <w:rsid w:val="004B5FB5"/>
    <w:rsid w:val="004B606D"/>
    <w:rsid w:val="004C06F4"/>
    <w:rsid w:val="004C0BF4"/>
    <w:rsid w:val="004C1643"/>
    <w:rsid w:val="004C1C83"/>
    <w:rsid w:val="004C1CE8"/>
    <w:rsid w:val="004C3F31"/>
    <w:rsid w:val="004C5E4A"/>
    <w:rsid w:val="004C6D4D"/>
    <w:rsid w:val="004C7325"/>
    <w:rsid w:val="004D014E"/>
    <w:rsid w:val="004D092D"/>
    <w:rsid w:val="004D1179"/>
    <w:rsid w:val="004D15D4"/>
    <w:rsid w:val="004D2152"/>
    <w:rsid w:val="004D29D4"/>
    <w:rsid w:val="004D2AE4"/>
    <w:rsid w:val="004D2DC8"/>
    <w:rsid w:val="004D4B9D"/>
    <w:rsid w:val="004D5E57"/>
    <w:rsid w:val="004D6576"/>
    <w:rsid w:val="004D7130"/>
    <w:rsid w:val="004E2AEF"/>
    <w:rsid w:val="004E4167"/>
    <w:rsid w:val="004E68EB"/>
    <w:rsid w:val="004F01BF"/>
    <w:rsid w:val="004F5DB0"/>
    <w:rsid w:val="004F74DE"/>
    <w:rsid w:val="00501E98"/>
    <w:rsid w:val="00504B7B"/>
    <w:rsid w:val="0050747F"/>
    <w:rsid w:val="00507B29"/>
    <w:rsid w:val="0051079E"/>
    <w:rsid w:val="005114AE"/>
    <w:rsid w:val="0051187E"/>
    <w:rsid w:val="00511D37"/>
    <w:rsid w:val="0051335B"/>
    <w:rsid w:val="0051416E"/>
    <w:rsid w:val="00516390"/>
    <w:rsid w:val="00516F46"/>
    <w:rsid w:val="00517F49"/>
    <w:rsid w:val="00520880"/>
    <w:rsid w:val="00522155"/>
    <w:rsid w:val="00522CA6"/>
    <w:rsid w:val="00522D08"/>
    <w:rsid w:val="00522FF0"/>
    <w:rsid w:val="005249D9"/>
    <w:rsid w:val="005256FE"/>
    <w:rsid w:val="00531825"/>
    <w:rsid w:val="00533EBF"/>
    <w:rsid w:val="005344AF"/>
    <w:rsid w:val="00534AAD"/>
    <w:rsid w:val="0053502F"/>
    <w:rsid w:val="00536922"/>
    <w:rsid w:val="00537195"/>
    <w:rsid w:val="0053733E"/>
    <w:rsid w:val="005377AB"/>
    <w:rsid w:val="00537F0D"/>
    <w:rsid w:val="00540371"/>
    <w:rsid w:val="00542143"/>
    <w:rsid w:val="0054264F"/>
    <w:rsid w:val="00542CEA"/>
    <w:rsid w:val="00544AB2"/>
    <w:rsid w:val="00550742"/>
    <w:rsid w:val="00552639"/>
    <w:rsid w:val="00553AB0"/>
    <w:rsid w:val="0056015D"/>
    <w:rsid w:val="00564B43"/>
    <w:rsid w:val="005651B4"/>
    <w:rsid w:val="00566815"/>
    <w:rsid w:val="00566E8B"/>
    <w:rsid w:val="00571045"/>
    <w:rsid w:val="00576C90"/>
    <w:rsid w:val="005779CC"/>
    <w:rsid w:val="00577E92"/>
    <w:rsid w:val="005811D8"/>
    <w:rsid w:val="00582C53"/>
    <w:rsid w:val="005838D4"/>
    <w:rsid w:val="00584F13"/>
    <w:rsid w:val="00586D62"/>
    <w:rsid w:val="00587571"/>
    <w:rsid w:val="0059008E"/>
    <w:rsid w:val="00590362"/>
    <w:rsid w:val="00590CFB"/>
    <w:rsid w:val="005911C4"/>
    <w:rsid w:val="00592640"/>
    <w:rsid w:val="0059794F"/>
    <w:rsid w:val="005A042F"/>
    <w:rsid w:val="005A120F"/>
    <w:rsid w:val="005A1430"/>
    <w:rsid w:val="005A3101"/>
    <w:rsid w:val="005A3453"/>
    <w:rsid w:val="005A432E"/>
    <w:rsid w:val="005A4DE5"/>
    <w:rsid w:val="005B35CB"/>
    <w:rsid w:val="005B4CB5"/>
    <w:rsid w:val="005B4F11"/>
    <w:rsid w:val="005B6A7A"/>
    <w:rsid w:val="005C02D5"/>
    <w:rsid w:val="005C06A6"/>
    <w:rsid w:val="005C10DC"/>
    <w:rsid w:val="005C2138"/>
    <w:rsid w:val="005C2B46"/>
    <w:rsid w:val="005C2D38"/>
    <w:rsid w:val="005C3F1E"/>
    <w:rsid w:val="005C4D20"/>
    <w:rsid w:val="005C5483"/>
    <w:rsid w:val="005C5EFE"/>
    <w:rsid w:val="005C6C82"/>
    <w:rsid w:val="005D0036"/>
    <w:rsid w:val="005D06A0"/>
    <w:rsid w:val="005D127F"/>
    <w:rsid w:val="005D1674"/>
    <w:rsid w:val="005D355E"/>
    <w:rsid w:val="005D4764"/>
    <w:rsid w:val="005D59CF"/>
    <w:rsid w:val="005D6619"/>
    <w:rsid w:val="005E0838"/>
    <w:rsid w:val="005E0FE7"/>
    <w:rsid w:val="005E190A"/>
    <w:rsid w:val="005E21B8"/>
    <w:rsid w:val="005E2E97"/>
    <w:rsid w:val="005E3D2F"/>
    <w:rsid w:val="005E570A"/>
    <w:rsid w:val="005E571D"/>
    <w:rsid w:val="005E7CB2"/>
    <w:rsid w:val="005F0790"/>
    <w:rsid w:val="005F228B"/>
    <w:rsid w:val="005F2B23"/>
    <w:rsid w:val="005F2DFE"/>
    <w:rsid w:val="005F3B0A"/>
    <w:rsid w:val="005F4585"/>
    <w:rsid w:val="005F496A"/>
    <w:rsid w:val="005F564A"/>
    <w:rsid w:val="005F66FD"/>
    <w:rsid w:val="005F7430"/>
    <w:rsid w:val="005F7CFC"/>
    <w:rsid w:val="005F7FF9"/>
    <w:rsid w:val="0060091B"/>
    <w:rsid w:val="00600FF7"/>
    <w:rsid w:val="006014A0"/>
    <w:rsid w:val="00601C72"/>
    <w:rsid w:val="006101DB"/>
    <w:rsid w:val="006111A9"/>
    <w:rsid w:val="0061160E"/>
    <w:rsid w:val="00611FF3"/>
    <w:rsid w:val="00614294"/>
    <w:rsid w:val="00615726"/>
    <w:rsid w:val="00616928"/>
    <w:rsid w:val="006170F0"/>
    <w:rsid w:val="00617961"/>
    <w:rsid w:val="00621A14"/>
    <w:rsid w:val="00621D95"/>
    <w:rsid w:val="00621E98"/>
    <w:rsid w:val="00622F17"/>
    <w:rsid w:val="00625265"/>
    <w:rsid w:val="006270B7"/>
    <w:rsid w:val="006307BD"/>
    <w:rsid w:val="00632991"/>
    <w:rsid w:val="00632BBA"/>
    <w:rsid w:val="0063373C"/>
    <w:rsid w:val="00634538"/>
    <w:rsid w:val="00634618"/>
    <w:rsid w:val="00635068"/>
    <w:rsid w:val="0063706A"/>
    <w:rsid w:val="006404C5"/>
    <w:rsid w:val="006411FC"/>
    <w:rsid w:val="006440D0"/>
    <w:rsid w:val="006445FB"/>
    <w:rsid w:val="006456C2"/>
    <w:rsid w:val="00645FCC"/>
    <w:rsid w:val="00646C62"/>
    <w:rsid w:val="006504E1"/>
    <w:rsid w:val="00650756"/>
    <w:rsid w:val="0065263A"/>
    <w:rsid w:val="00653256"/>
    <w:rsid w:val="006534A8"/>
    <w:rsid w:val="00653CEB"/>
    <w:rsid w:val="00653D35"/>
    <w:rsid w:val="00654DA5"/>
    <w:rsid w:val="00655167"/>
    <w:rsid w:val="006557E3"/>
    <w:rsid w:val="00655B1A"/>
    <w:rsid w:val="00656352"/>
    <w:rsid w:val="00662104"/>
    <w:rsid w:val="00662594"/>
    <w:rsid w:val="00663BE7"/>
    <w:rsid w:val="00665884"/>
    <w:rsid w:val="00667AD9"/>
    <w:rsid w:val="00667E84"/>
    <w:rsid w:val="006703F2"/>
    <w:rsid w:val="00671EE2"/>
    <w:rsid w:val="0067282B"/>
    <w:rsid w:val="006729B9"/>
    <w:rsid w:val="00672A46"/>
    <w:rsid w:val="0067400E"/>
    <w:rsid w:val="00676524"/>
    <w:rsid w:val="00677E05"/>
    <w:rsid w:val="00677F51"/>
    <w:rsid w:val="00682AB2"/>
    <w:rsid w:val="0068395D"/>
    <w:rsid w:val="0068689C"/>
    <w:rsid w:val="0068777A"/>
    <w:rsid w:val="006877FA"/>
    <w:rsid w:val="006915C9"/>
    <w:rsid w:val="006917B8"/>
    <w:rsid w:val="00692C84"/>
    <w:rsid w:val="00692D36"/>
    <w:rsid w:val="00692E4B"/>
    <w:rsid w:val="006933F6"/>
    <w:rsid w:val="0069450B"/>
    <w:rsid w:val="00694E0F"/>
    <w:rsid w:val="00694F94"/>
    <w:rsid w:val="00695048"/>
    <w:rsid w:val="0069568B"/>
    <w:rsid w:val="00697B08"/>
    <w:rsid w:val="006A0CAD"/>
    <w:rsid w:val="006A42D8"/>
    <w:rsid w:val="006A584E"/>
    <w:rsid w:val="006A6114"/>
    <w:rsid w:val="006A6AF1"/>
    <w:rsid w:val="006A7038"/>
    <w:rsid w:val="006B08BB"/>
    <w:rsid w:val="006B176F"/>
    <w:rsid w:val="006B427C"/>
    <w:rsid w:val="006B6B33"/>
    <w:rsid w:val="006C15FC"/>
    <w:rsid w:val="006C1AE5"/>
    <w:rsid w:val="006C26C8"/>
    <w:rsid w:val="006C2908"/>
    <w:rsid w:val="006C3197"/>
    <w:rsid w:val="006C43D9"/>
    <w:rsid w:val="006C510C"/>
    <w:rsid w:val="006C5508"/>
    <w:rsid w:val="006C5C87"/>
    <w:rsid w:val="006C643B"/>
    <w:rsid w:val="006D1971"/>
    <w:rsid w:val="006D289F"/>
    <w:rsid w:val="006D2F82"/>
    <w:rsid w:val="006D3DF6"/>
    <w:rsid w:val="006D49DA"/>
    <w:rsid w:val="006D5123"/>
    <w:rsid w:val="006D5748"/>
    <w:rsid w:val="006E0242"/>
    <w:rsid w:val="006E12B2"/>
    <w:rsid w:val="006E1709"/>
    <w:rsid w:val="006E33E8"/>
    <w:rsid w:val="006E53F0"/>
    <w:rsid w:val="006E5CA5"/>
    <w:rsid w:val="006F102C"/>
    <w:rsid w:val="006F11CE"/>
    <w:rsid w:val="006F3098"/>
    <w:rsid w:val="006F5045"/>
    <w:rsid w:val="006F5D59"/>
    <w:rsid w:val="006F6B2A"/>
    <w:rsid w:val="007004AE"/>
    <w:rsid w:val="007011F4"/>
    <w:rsid w:val="007016DC"/>
    <w:rsid w:val="00701DCC"/>
    <w:rsid w:val="00705B04"/>
    <w:rsid w:val="007072FA"/>
    <w:rsid w:val="00711740"/>
    <w:rsid w:val="007128B0"/>
    <w:rsid w:val="00712D36"/>
    <w:rsid w:val="00712D4E"/>
    <w:rsid w:val="00714981"/>
    <w:rsid w:val="00715049"/>
    <w:rsid w:val="00715A24"/>
    <w:rsid w:val="0071638A"/>
    <w:rsid w:val="0071750F"/>
    <w:rsid w:val="0072064D"/>
    <w:rsid w:val="00724156"/>
    <w:rsid w:val="007254BD"/>
    <w:rsid w:val="00725DAB"/>
    <w:rsid w:val="007279AE"/>
    <w:rsid w:val="00727BBB"/>
    <w:rsid w:val="00735670"/>
    <w:rsid w:val="007365F9"/>
    <w:rsid w:val="00736FA3"/>
    <w:rsid w:val="0073783C"/>
    <w:rsid w:val="00741131"/>
    <w:rsid w:val="00742EC4"/>
    <w:rsid w:val="007436BB"/>
    <w:rsid w:val="00743D0D"/>
    <w:rsid w:val="0074552F"/>
    <w:rsid w:val="007457B6"/>
    <w:rsid w:val="007459EF"/>
    <w:rsid w:val="007461B9"/>
    <w:rsid w:val="00747350"/>
    <w:rsid w:val="0075254D"/>
    <w:rsid w:val="00752DD4"/>
    <w:rsid w:val="0075551E"/>
    <w:rsid w:val="007560D0"/>
    <w:rsid w:val="00756F5D"/>
    <w:rsid w:val="007572F0"/>
    <w:rsid w:val="00761345"/>
    <w:rsid w:val="00762BB2"/>
    <w:rsid w:val="00762F86"/>
    <w:rsid w:val="00763A97"/>
    <w:rsid w:val="00763AFA"/>
    <w:rsid w:val="00763B8F"/>
    <w:rsid w:val="0076401B"/>
    <w:rsid w:val="00767526"/>
    <w:rsid w:val="007709CE"/>
    <w:rsid w:val="00771E1A"/>
    <w:rsid w:val="007721BB"/>
    <w:rsid w:val="0077625B"/>
    <w:rsid w:val="00776E81"/>
    <w:rsid w:val="00777C81"/>
    <w:rsid w:val="00777D75"/>
    <w:rsid w:val="007806AD"/>
    <w:rsid w:val="00780BD7"/>
    <w:rsid w:val="0078294D"/>
    <w:rsid w:val="0078314E"/>
    <w:rsid w:val="0078380F"/>
    <w:rsid w:val="00786338"/>
    <w:rsid w:val="007877A7"/>
    <w:rsid w:val="00792595"/>
    <w:rsid w:val="0079570D"/>
    <w:rsid w:val="00795852"/>
    <w:rsid w:val="007959BA"/>
    <w:rsid w:val="0079741A"/>
    <w:rsid w:val="00797938"/>
    <w:rsid w:val="00797DCB"/>
    <w:rsid w:val="007A2EC1"/>
    <w:rsid w:val="007A2FC6"/>
    <w:rsid w:val="007A3596"/>
    <w:rsid w:val="007A3B2B"/>
    <w:rsid w:val="007A3D9B"/>
    <w:rsid w:val="007A74F5"/>
    <w:rsid w:val="007B1CE0"/>
    <w:rsid w:val="007B4769"/>
    <w:rsid w:val="007B479F"/>
    <w:rsid w:val="007B5253"/>
    <w:rsid w:val="007B6D9A"/>
    <w:rsid w:val="007B7B96"/>
    <w:rsid w:val="007B7C57"/>
    <w:rsid w:val="007B7ED1"/>
    <w:rsid w:val="007C0AB0"/>
    <w:rsid w:val="007C5D1A"/>
    <w:rsid w:val="007C6914"/>
    <w:rsid w:val="007D08ED"/>
    <w:rsid w:val="007D2293"/>
    <w:rsid w:val="007D472E"/>
    <w:rsid w:val="007D5513"/>
    <w:rsid w:val="007D6C93"/>
    <w:rsid w:val="007D765A"/>
    <w:rsid w:val="007D799A"/>
    <w:rsid w:val="007E046A"/>
    <w:rsid w:val="007E26E0"/>
    <w:rsid w:val="007E2E9A"/>
    <w:rsid w:val="007E6332"/>
    <w:rsid w:val="007E7025"/>
    <w:rsid w:val="007E797D"/>
    <w:rsid w:val="007F0869"/>
    <w:rsid w:val="007F1709"/>
    <w:rsid w:val="007F264A"/>
    <w:rsid w:val="007F4574"/>
    <w:rsid w:val="007F47B5"/>
    <w:rsid w:val="007F53FA"/>
    <w:rsid w:val="007F62AB"/>
    <w:rsid w:val="007F651D"/>
    <w:rsid w:val="007F67B8"/>
    <w:rsid w:val="007F7C96"/>
    <w:rsid w:val="00801EDD"/>
    <w:rsid w:val="00802177"/>
    <w:rsid w:val="00802254"/>
    <w:rsid w:val="00804A58"/>
    <w:rsid w:val="00804DB7"/>
    <w:rsid w:val="00805E7F"/>
    <w:rsid w:val="008061CD"/>
    <w:rsid w:val="00807271"/>
    <w:rsid w:val="00811570"/>
    <w:rsid w:val="008124C0"/>
    <w:rsid w:val="00812D40"/>
    <w:rsid w:val="00813B43"/>
    <w:rsid w:val="00813F78"/>
    <w:rsid w:val="00813FED"/>
    <w:rsid w:val="00814E29"/>
    <w:rsid w:val="00815547"/>
    <w:rsid w:val="00816A56"/>
    <w:rsid w:val="00817449"/>
    <w:rsid w:val="00820C1F"/>
    <w:rsid w:val="00820FC4"/>
    <w:rsid w:val="008256F9"/>
    <w:rsid w:val="00826D38"/>
    <w:rsid w:val="008316C3"/>
    <w:rsid w:val="00832CD7"/>
    <w:rsid w:val="00832D86"/>
    <w:rsid w:val="00832E3D"/>
    <w:rsid w:val="00833F8D"/>
    <w:rsid w:val="00835592"/>
    <w:rsid w:val="00835DA8"/>
    <w:rsid w:val="0083618F"/>
    <w:rsid w:val="008367AA"/>
    <w:rsid w:val="008403E4"/>
    <w:rsid w:val="008416D4"/>
    <w:rsid w:val="00842812"/>
    <w:rsid w:val="00842979"/>
    <w:rsid w:val="00843788"/>
    <w:rsid w:val="008445EF"/>
    <w:rsid w:val="00847050"/>
    <w:rsid w:val="008502FB"/>
    <w:rsid w:val="008517A0"/>
    <w:rsid w:val="00851A39"/>
    <w:rsid w:val="00852AAB"/>
    <w:rsid w:val="008537A9"/>
    <w:rsid w:val="00854368"/>
    <w:rsid w:val="008564AE"/>
    <w:rsid w:val="00862330"/>
    <w:rsid w:val="00863CBA"/>
    <w:rsid w:val="00864806"/>
    <w:rsid w:val="00867D48"/>
    <w:rsid w:val="0087026C"/>
    <w:rsid w:val="00871361"/>
    <w:rsid w:val="008730AA"/>
    <w:rsid w:val="008739D8"/>
    <w:rsid w:val="00873F4E"/>
    <w:rsid w:val="008748BD"/>
    <w:rsid w:val="008753C9"/>
    <w:rsid w:val="008772D0"/>
    <w:rsid w:val="00882C83"/>
    <w:rsid w:val="00883342"/>
    <w:rsid w:val="00885160"/>
    <w:rsid w:val="00885FA5"/>
    <w:rsid w:val="00886FE0"/>
    <w:rsid w:val="00891B61"/>
    <w:rsid w:val="00895A9A"/>
    <w:rsid w:val="008964C0"/>
    <w:rsid w:val="00896541"/>
    <w:rsid w:val="00897FE4"/>
    <w:rsid w:val="008A1ED8"/>
    <w:rsid w:val="008A50DD"/>
    <w:rsid w:val="008A5EB8"/>
    <w:rsid w:val="008B01DC"/>
    <w:rsid w:val="008B1DA0"/>
    <w:rsid w:val="008B344B"/>
    <w:rsid w:val="008B4958"/>
    <w:rsid w:val="008B61C1"/>
    <w:rsid w:val="008B7464"/>
    <w:rsid w:val="008B7F6D"/>
    <w:rsid w:val="008C0669"/>
    <w:rsid w:val="008C2A44"/>
    <w:rsid w:val="008C2AF1"/>
    <w:rsid w:val="008C4332"/>
    <w:rsid w:val="008C6F1F"/>
    <w:rsid w:val="008C70AF"/>
    <w:rsid w:val="008C7312"/>
    <w:rsid w:val="008C7E1E"/>
    <w:rsid w:val="008D0420"/>
    <w:rsid w:val="008D2DFE"/>
    <w:rsid w:val="008D4333"/>
    <w:rsid w:val="008D4D6B"/>
    <w:rsid w:val="008D5135"/>
    <w:rsid w:val="008D530D"/>
    <w:rsid w:val="008D57E9"/>
    <w:rsid w:val="008D64F9"/>
    <w:rsid w:val="008D7E70"/>
    <w:rsid w:val="008E16D8"/>
    <w:rsid w:val="008E216E"/>
    <w:rsid w:val="008E3EE2"/>
    <w:rsid w:val="008E6515"/>
    <w:rsid w:val="008E6A6E"/>
    <w:rsid w:val="008E7388"/>
    <w:rsid w:val="008F0C85"/>
    <w:rsid w:val="008F17D9"/>
    <w:rsid w:val="008F1936"/>
    <w:rsid w:val="008F2DCD"/>
    <w:rsid w:val="008F73B6"/>
    <w:rsid w:val="009000C8"/>
    <w:rsid w:val="0090094B"/>
    <w:rsid w:val="00901B10"/>
    <w:rsid w:val="00902985"/>
    <w:rsid w:val="009054A9"/>
    <w:rsid w:val="00907C31"/>
    <w:rsid w:val="00910334"/>
    <w:rsid w:val="00910FC5"/>
    <w:rsid w:val="0091117E"/>
    <w:rsid w:val="00911EB9"/>
    <w:rsid w:val="00913B14"/>
    <w:rsid w:val="00913D65"/>
    <w:rsid w:val="009161D7"/>
    <w:rsid w:val="009162CC"/>
    <w:rsid w:val="00920608"/>
    <w:rsid w:val="00920B91"/>
    <w:rsid w:val="00921223"/>
    <w:rsid w:val="00921938"/>
    <w:rsid w:val="009235CF"/>
    <w:rsid w:val="00924541"/>
    <w:rsid w:val="0092457C"/>
    <w:rsid w:val="00924BFE"/>
    <w:rsid w:val="00924EFD"/>
    <w:rsid w:val="0092663C"/>
    <w:rsid w:val="00926AC4"/>
    <w:rsid w:val="00927367"/>
    <w:rsid w:val="00931568"/>
    <w:rsid w:val="009318AB"/>
    <w:rsid w:val="0093204B"/>
    <w:rsid w:val="00934DCE"/>
    <w:rsid w:val="009352D1"/>
    <w:rsid w:val="0093575F"/>
    <w:rsid w:val="009361C0"/>
    <w:rsid w:val="009361D9"/>
    <w:rsid w:val="009362BB"/>
    <w:rsid w:val="00936900"/>
    <w:rsid w:val="00942F40"/>
    <w:rsid w:val="009438D5"/>
    <w:rsid w:val="00946C63"/>
    <w:rsid w:val="00950A3F"/>
    <w:rsid w:val="0095169D"/>
    <w:rsid w:val="0095248C"/>
    <w:rsid w:val="00953FDA"/>
    <w:rsid w:val="00955871"/>
    <w:rsid w:val="00960A34"/>
    <w:rsid w:val="00960C17"/>
    <w:rsid w:val="009718F3"/>
    <w:rsid w:val="00971C8B"/>
    <w:rsid w:val="00973411"/>
    <w:rsid w:val="009767B9"/>
    <w:rsid w:val="00976FBD"/>
    <w:rsid w:val="00977058"/>
    <w:rsid w:val="009771EB"/>
    <w:rsid w:val="00977C2B"/>
    <w:rsid w:val="009801D6"/>
    <w:rsid w:val="00980390"/>
    <w:rsid w:val="00982988"/>
    <w:rsid w:val="009831BF"/>
    <w:rsid w:val="00986815"/>
    <w:rsid w:val="009918A3"/>
    <w:rsid w:val="009919B2"/>
    <w:rsid w:val="009927FB"/>
    <w:rsid w:val="009932A0"/>
    <w:rsid w:val="00993C68"/>
    <w:rsid w:val="00994E91"/>
    <w:rsid w:val="00995263"/>
    <w:rsid w:val="0099635F"/>
    <w:rsid w:val="0099721B"/>
    <w:rsid w:val="009A058A"/>
    <w:rsid w:val="009A11D2"/>
    <w:rsid w:val="009A1F67"/>
    <w:rsid w:val="009A36E5"/>
    <w:rsid w:val="009A502E"/>
    <w:rsid w:val="009A5CA3"/>
    <w:rsid w:val="009A5CAC"/>
    <w:rsid w:val="009B11EC"/>
    <w:rsid w:val="009B36FF"/>
    <w:rsid w:val="009B3E19"/>
    <w:rsid w:val="009B4DF5"/>
    <w:rsid w:val="009C0C28"/>
    <w:rsid w:val="009C0ED5"/>
    <w:rsid w:val="009C47BE"/>
    <w:rsid w:val="009C5C98"/>
    <w:rsid w:val="009C7831"/>
    <w:rsid w:val="009D4829"/>
    <w:rsid w:val="009D6BBF"/>
    <w:rsid w:val="009D742F"/>
    <w:rsid w:val="009E0128"/>
    <w:rsid w:val="009E01D1"/>
    <w:rsid w:val="009E0FAE"/>
    <w:rsid w:val="009E109A"/>
    <w:rsid w:val="009E2A1C"/>
    <w:rsid w:val="009E2ED3"/>
    <w:rsid w:val="009E34E9"/>
    <w:rsid w:val="009E5248"/>
    <w:rsid w:val="009E5707"/>
    <w:rsid w:val="009E5A1C"/>
    <w:rsid w:val="009E695A"/>
    <w:rsid w:val="009E7F31"/>
    <w:rsid w:val="009F1302"/>
    <w:rsid w:val="009F2379"/>
    <w:rsid w:val="009F5D22"/>
    <w:rsid w:val="00A00404"/>
    <w:rsid w:val="00A0053F"/>
    <w:rsid w:val="00A009C3"/>
    <w:rsid w:val="00A02E7F"/>
    <w:rsid w:val="00A0393B"/>
    <w:rsid w:val="00A0453B"/>
    <w:rsid w:val="00A0723F"/>
    <w:rsid w:val="00A1110F"/>
    <w:rsid w:val="00A11601"/>
    <w:rsid w:val="00A12EF4"/>
    <w:rsid w:val="00A13D90"/>
    <w:rsid w:val="00A13E29"/>
    <w:rsid w:val="00A13F0D"/>
    <w:rsid w:val="00A13F4D"/>
    <w:rsid w:val="00A13FC1"/>
    <w:rsid w:val="00A140BE"/>
    <w:rsid w:val="00A15FF5"/>
    <w:rsid w:val="00A2189A"/>
    <w:rsid w:val="00A21BAE"/>
    <w:rsid w:val="00A23CDD"/>
    <w:rsid w:val="00A258DE"/>
    <w:rsid w:val="00A26457"/>
    <w:rsid w:val="00A2655B"/>
    <w:rsid w:val="00A265EE"/>
    <w:rsid w:val="00A3051C"/>
    <w:rsid w:val="00A30F19"/>
    <w:rsid w:val="00A31069"/>
    <w:rsid w:val="00A3174F"/>
    <w:rsid w:val="00A32AA0"/>
    <w:rsid w:val="00A338E0"/>
    <w:rsid w:val="00A33A77"/>
    <w:rsid w:val="00A33CAA"/>
    <w:rsid w:val="00A33D45"/>
    <w:rsid w:val="00A3425C"/>
    <w:rsid w:val="00A36161"/>
    <w:rsid w:val="00A362FD"/>
    <w:rsid w:val="00A36AD8"/>
    <w:rsid w:val="00A403AD"/>
    <w:rsid w:val="00A40ECD"/>
    <w:rsid w:val="00A41F4F"/>
    <w:rsid w:val="00A42C32"/>
    <w:rsid w:val="00A431DF"/>
    <w:rsid w:val="00A439D7"/>
    <w:rsid w:val="00A43F03"/>
    <w:rsid w:val="00A43FA7"/>
    <w:rsid w:val="00A44CFA"/>
    <w:rsid w:val="00A47624"/>
    <w:rsid w:val="00A51516"/>
    <w:rsid w:val="00A51A4A"/>
    <w:rsid w:val="00A52599"/>
    <w:rsid w:val="00A534A6"/>
    <w:rsid w:val="00A55EEE"/>
    <w:rsid w:val="00A56D59"/>
    <w:rsid w:val="00A60093"/>
    <w:rsid w:val="00A600C5"/>
    <w:rsid w:val="00A607D7"/>
    <w:rsid w:val="00A60F46"/>
    <w:rsid w:val="00A6164D"/>
    <w:rsid w:val="00A61935"/>
    <w:rsid w:val="00A619AF"/>
    <w:rsid w:val="00A630E2"/>
    <w:rsid w:val="00A659CF"/>
    <w:rsid w:val="00A65B09"/>
    <w:rsid w:val="00A66C1E"/>
    <w:rsid w:val="00A70797"/>
    <w:rsid w:val="00A7150D"/>
    <w:rsid w:val="00A739C5"/>
    <w:rsid w:val="00A75486"/>
    <w:rsid w:val="00A75E12"/>
    <w:rsid w:val="00A76DAC"/>
    <w:rsid w:val="00A771E9"/>
    <w:rsid w:val="00A823A5"/>
    <w:rsid w:val="00A82984"/>
    <w:rsid w:val="00A82AA2"/>
    <w:rsid w:val="00A8693E"/>
    <w:rsid w:val="00A87DA7"/>
    <w:rsid w:val="00A90868"/>
    <w:rsid w:val="00A91520"/>
    <w:rsid w:val="00A94409"/>
    <w:rsid w:val="00A96EE9"/>
    <w:rsid w:val="00AA02A4"/>
    <w:rsid w:val="00AA0E40"/>
    <w:rsid w:val="00AA213E"/>
    <w:rsid w:val="00AA2493"/>
    <w:rsid w:val="00AA271C"/>
    <w:rsid w:val="00AA3636"/>
    <w:rsid w:val="00AA49FC"/>
    <w:rsid w:val="00AA77B0"/>
    <w:rsid w:val="00AB2609"/>
    <w:rsid w:val="00AB2E50"/>
    <w:rsid w:val="00AB3037"/>
    <w:rsid w:val="00AB329C"/>
    <w:rsid w:val="00AB3453"/>
    <w:rsid w:val="00AB52EC"/>
    <w:rsid w:val="00AB54F1"/>
    <w:rsid w:val="00AB5719"/>
    <w:rsid w:val="00AB5B74"/>
    <w:rsid w:val="00AB5C29"/>
    <w:rsid w:val="00AB7CDA"/>
    <w:rsid w:val="00AC0DB4"/>
    <w:rsid w:val="00AC0F79"/>
    <w:rsid w:val="00AC29D0"/>
    <w:rsid w:val="00AC2AE7"/>
    <w:rsid w:val="00AC4147"/>
    <w:rsid w:val="00AC5EC5"/>
    <w:rsid w:val="00AD10D2"/>
    <w:rsid w:val="00AD10F6"/>
    <w:rsid w:val="00AD15F8"/>
    <w:rsid w:val="00AD2AEB"/>
    <w:rsid w:val="00AD4564"/>
    <w:rsid w:val="00AD5626"/>
    <w:rsid w:val="00AD7F5D"/>
    <w:rsid w:val="00AE002B"/>
    <w:rsid w:val="00AE1675"/>
    <w:rsid w:val="00AE17D1"/>
    <w:rsid w:val="00AE19F2"/>
    <w:rsid w:val="00AE1E51"/>
    <w:rsid w:val="00AE21D0"/>
    <w:rsid w:val="00AE3DA1"/>
    <w:rsid w:val="00AE3E4E"/>
    <w:rsid w:val="00AE4B5F"/>
    <w:rsid w:val="00AE51E9"/>
    <w:rsid w:val="00AE70F8"/>
    <w:rsid w:val="00AF0AC6"/>
    <w:rsid w:val="00AF0DF7"/>
    <w:rsid w:val="00AF1B5C"/>
    <w:rsid w:val="00AF328D"/>
    <w:rsid w:val="00AF4C0E"/>
    <w:rsid w:val="00AF600D"/>
    <w:rsid w:val="00AF7385"/>
    <w:rsid w:val="00AF7522"/>
    <w:rsid w:val="00AF7DDC"/>
    <w:rsid w:val="00B02CDF"/>
    <w:rsid w:val="00B03EC3"/>
    <w:rsid w:val="00B04389"/>
    <w:rsid w:val="00B043F8"/>
    <w:rsid w:val="00B04923"/>
    <w:rsid w:val="00B05EE9"/>
    <w:rsid w:val="00B06B5F"/>
    <w:rsid w:val="00B06BFF"/>
    <w:rsid w:val="00B06E80"/>
    <w:rsid w:val="00B079C6"/>
    <w:rsid w:val="00B1023C"/>
    <w:rsid w:val="00B1119F"/>
    <w:rsid w:val="00B11385"/>
    <w:rsid w:val="00B1148B"/>
    <w:rsid w:val="00B12106"/>
    <w:rsid w:val="00B128FD"/>
    <w:rsid w:val="00B141EC"/>
    <w:rsid w:val="00B14F82"/>
    <w:rsid w:val="00B14F8F"/>
    <w:rsid w:val="00B15093"/>
    <w:rsid w:val="00B16AC3"/>
    <w:rsid w:val="00B2019A"/>
    <w:rsid w:val="00B204F2"/>
    <w:rsid w:val="00B20F1C"/>
    <w:rsid w:val="00B21187"/>
    <w:rsid w:val="00B22538"/>
    <w:rsid w:val="00B228EF"/>
    <w:rsid w:val="00B23345"/>
    <w:rsid w:val="00B242C8"/>
    <w:rsid w:val="00B25451"/>
    <w:rsid w:val="00B2762E"/>
    <w:rsid w:val="00B3079A"/>
    <w:rsid w:val="00B314EB"/>
    <w:rsid w:val="00B354A8"/>
    <w:rsid w:val="00B35E6A"/>
    <w:rsid w:val="00B37EA0"/>
    <w:rsid w:val="00B42EAE"/>
    <w:rsid w:val="00B448A0"/>
    <w:rsid w:val="00B4626F"/>
    <w:rsid w:val="00B470E9"/>
    <w:rsid w:val="00B47FCC"/>
    <w:rsid w:val="00B504B5"/>
    <w:rsid w:val="00B50529"/>
    <w:rsid w:val="00B5073E"/>
    <w:rsid w:val="00B51D83"/>
    <w:rsid w:val="00B51F45"/>
    <w:rsid w:val="00B56630"/>
    <w:rsid w:val="00B56C6E"/>
    <w:rsid w:val="00B56F85"/>
    <w:rsid w:val="00B57614"/>
    <w:rsid w:val="00B60F05"/>
    <w:rsid w:val="00B61414"/>
    <w:rsid w:val="00B62784"/>
    <w:rsid w:val="00B65B89"/>
    <w:rsid w:val="00B67207"/>
    <w:rsid w:val="00B71C0D"/>
    <w:rsid w:val="00B721AE"/>
    <w:rsid w:val="00B73841"/>
    <w:rsid w:val="00B76D9E"/>
    <w:rsid w:val="00B772BD"/>
    <w:rsid w:val="00B800E6"/>
    <w:rsid w:val="00B81C55"/>
    <w:rsid w:val="00B83E65"/>
    <w:rsid w:val="00B83EAC"/>
    <w:rsid w:val="00B8425C"/>
    <w:rsid w:val="00B8743A"/>
    <w:rsid w:val="00B87C71"/>
    <w:rsid w:val="00B90285"/>
    <w:rsid w:val="00B91353"/>
    <w:rsid w:val="00B93183"/>
    <w:rsid w:val="00B940A5"/>
    <w:rsid w:val="00B9516D"/>
    <w:rsid w:val="00B9555D"/>
    <w:rsid w:val="00B96481"/>
    <w:rsid w:val="00B96736"/>
    <w:rsid w:val="00BA1E08"/>
    <w:rsid w:val="00BA4B62"/>
    <w:rsid w:val="00BA4E91"/>
    <w:rsid w:val="00BA4ED1"/>
    <w:rsid w:val="00BA5903"/>
    <w:rsid w:val="00BA7EA5"/>
    <w:rsid w:val="00BB034A"/>
    <w:rsid w:val="00BB1C44"/>
    <w:rsid w:val="00BB3685"/>
    <w:rsid w:val="00BB3C9F"/>
    <w:rsid w:val="00BB40A1"/>
    <w:rsid w:val="00BB4D6F"/>
    <w:rsid w:val="00BB65B2"/>
    <w:rsid w:val="00BC161E"/>
    <w:rsid w:val="00BC23B1"/>
    <w:rsid w:val="00BC2950"/>
    <w:rsid w:val="00BC297B"/>
    <w:rsid w:val="00BC2C1B"/>
    <w:rsid w:val="00BC3404"/>
    <w:rsid w:val="00BC4169"/>
    <w:rsid w:val="00BC565C"/>
    <w:rsid w:val="00BD2E5A"/>
    <w:rsid w:val="00BD5CAB"/>
    <w:rsid w:val="00BD6A36"/>
    <w:rsid w:val="00BE0930"/>
    <w:rsid w:val="00BE1947"/>
    <w:rsid w:val="00BE363B"/>
    <w:rsid w:val="00BE5B59"/>
    <w:rsid w:val="00BE6898"/>
    <w:rsid w:val="00BF0436"/>
    <w:rsid w:val="00BF251C"/>
    <w:rsid w:val="00BF2D43"/>
    <w:rsid w:val="00BF3DC9"/>
    <w:rsid w:val="00BF405B"/>
    <w:rsid w:val="00BF428E"/>
    <w:rsid w:val="00BF52D1"/>
    <w:rsid w:val="00BF5693"/>
    <w:rsid w:val="00BF60FB"/>
    <w:rsid w:val="00BF731E"/>
    <w:rsid w:val="00C0303B"/>
    <w:rsid w:val="00C031A1"/>
    <w:rsid w:val="00C036B8"/>
    <w:rsid w:val="00C03A6B"/>
    <w:rsid w:val="00C04261"/>
    <w:rsid w:val="00C051A1"/>
    <w:rsid w:val="00C059CC"/>
    <w:rsid w:val="00C061DA"/>
    <w:rsid w:val="00C115A6"/>
    <w:rsid w:val="00C13885"/>
    <w:rsid w:val="00C13F02"/>
    <w:rsid w:val="00C1423A"/>
    <w:rsid w:val="00C147FB"/>
    <w:rsid w:val="00C1495C"/>
    <w:rsid w:val="00C14EB6"/>
    <w:rsid w:val="00C155C7"/>
    <w:rsid w:val="00C20F97"/>
    <w:rsid w:val="00C2170E"/>
    <w:rsid w:val="00C2595C"/>
    <w:rsid w:val="00C26A9A"/>
    <w:rsid w:val="00C335C3"/>
    <w:rsid w:val="00C34397"/>
    <w:rsid w:val="00C35102"/>
    <w:rsid w:val="00C35349"/>
    <w:rsid w:val="00C36681"/>
    <w:rsid w:val="00C37EA1"/>
    <w:rsid w:val="00C411AE"/>
    <w:rsid w:val="00C42395"/>
    <w:rsid w:val="00C42841"/>
    <w:rsid w:val="00C443C9"/>
    <w:rsid w:val="00C44E45"/>
    <w:rsid w:val="00C45233"/>
    <w:rsid w:val="00C4664E"/>
    <w:rsid w:val="00C466E1"/>
    <w:rsid w:val="00C50FB9"/>
    <w:rsid w:val="00C5149D"/>
    <w:rsid w:val="00C51BA9"/>
    <w:rsid w:val="00C54242"/>
    <w:rsid w:val="00C5584C"/>
    <w:rsid w:val="00C56787"/>
    <w:rsid w:val="00C56863"/>
    <w:rsid w:val="00C56EE8"/>
    <w:rsid w:val="00C57318"/>
    <w:rsid w:val="00C57634"/>
    <w:rsid w:val="00C6119A"/>
    <w:rsid w:val="00C61E2E"/>
    <w:rsid w:val="00C62EE3"/>
    <w:rsid w:val="00C63187"/>
    <w:rsid w:val="00C633E4"/>
    <w:rsid w:val="00C641D1"/>
    <w:rsid w:val="00C6464D"/>
    <w:rsid w:val="00C654D5"/>
    <w:rsid w:val="00C6624A"/>
    <w:rsid w:val="00C6625B"/>
    <w:rsid w:val="00C662CE"/>
    <w:rsid w:val="00C71536"/>
    <w:rsid w:val="00C716AE"/>
    <w:rsid w:val="00C717DD"/>
    <w:rsid w:val="00C7226B"/>
    <w:rsid w:val="00C73257"/>
    <w:rsid w:val="00C7490B"/>
    <w:rsid w:val="00C756F3"/>
    <w:rsid w:val="00C76612"/>
    <w:rsid w:val="00C80450"/>
    <w:rsid w:val="00C81158"/>
    <w:rsid w:val="00C8238B"/>
    <w:rsid w:val="00C82C20"/>
    <w:rsid w:val="00C82E2F"/>
    <w:rsid w:val="00C83DEE"/>
    <w:rsid w:val="00C842D6"/>
    <w:rsid w:val="00C85C0A"/>
    <w:rsid w:val="00C86CCE"/>
    <w:rsid w:val="00C87AA5"/>
    <w:rsid w:val="00C9041E"/>
    <w:rsid w:val="00C90F20"/>
    <w:rsid w:val="00C91719"/>
    <w:rsid w:val="00C9507B"/>
    <w:rsid w:val="00C95C69"/>
    <w:rsid w:val="00C95CA5"/>
    <w:rsid w:val="00CA103B"/>
    <w:rsid w:val="00CA498A"/>
    <w:rsid w:val="00CA4EFC"/>
    <w:rsid w:val="00CA601F"/>
    <w:rsid w:val="00CA7DED"/>
    <w:rsid w:val="00CB00E9"/>
    <w:rsid w:val="00CB075F"/>
    <w:rsid w:val="00CB13C2"/>
    <w:rsid w:val="00CB195E"/>
    <w:rsid w:val="00CB1E1B"/>
    <w:rsid w:val="00CB21D7"/>
    <w:rsid w:val="00CB2DB0"/>
    <w:rsid w:val="00CB3422"/>
    <w:rsid w:val="00CB3914"/>
    <w:rsid w:val="00CB4217"/>
    <w:rsid w:val="00CB7739"/>
    <w:rsid w:val="00CB78D9"/>
    <w:rsid w:val="00CC03AF"/>
    <w:rsid w:val="00CC1743"/>
    <w:rsid w:val="00CC418D"/>
    <w:rsid w:val="00CC460D"/>
    <w:rsid w:val="00CC6ACA"/>
    <w:rsid w:val="00CC7BE3"/>
    <w:rsid w:val="00CC7D5E"/>
    <w:rsid w:val="00CD0548"/>
    <w:rsid w:val="00CD1478"/>
    <w:rsid w:val="00CD2759"/>
    <w:rsid w:val="00CD37B7"/>
    <w:rsid w:val="00CD4710"/>
    <w:rsid w:val="00CD5E4A"/>
    <w:rsid w:val="00CD6499"/>
    <w:rsid w:val="00CD6DCE"/>
    <w:rsid w:val="00CD7C83"/>
    <w:rsid w:val="00CD7E8C"/>
    <w:rsid w:val="00CE04C8"/>
    <w:rsid w:val="00CE09ED"/>
    <w:rsid w:val="00CE300A"/>
    <w:rsid w:val="00CE4288"/>
    <w:rsid w:val="00CE451D"/>
    <w:rsid w:val="00CE4E7E"/>
    <w:rsid w:val="00CE512C"/>
    <w:rsid w:val="00CE54BB"/>
    <w:rsid w:val="00CE6322"/>
    <w:rsid w:val="00CF0A12"/>
    <w:rsid w:val="00CF0AD7"/>
    <w:rsid w:val="00CF1CE2"/>
    <w:rsid w:val="00CF2FA7"/>
    <w:rsid w:val="00CF38D0"/>
    <w:rsid w:val="00CF44D9"/>
    <w:rsid w:val="00CF4A42"/>
    <w:rsid w:val="00D0196E"/>
    <w:rsid w:val="00D01CF3"/>
    <w:rsid w:val="00D01F76"/>
    <w:rsid w:val="00D0202E"/>
    <w:rsid w:val="00D02A9D"/>
    <w:rsid w:val="00D037A4"/>
    <w:rsid w:val="00D075B0"/>
    <w:rsid w:val="00D1152F"/>
    <w:rsid w:val="00D1153C"/>
    <w:rsid w:val="00D13A0A"/>
    <w:rsid w:val="00D14B57"/>
    <w:rsid w:val="00D14DAF"/>
    <w:rsid w:val="00D152CC"/>
    <w:rsid w:val="00D17051"/>
    <w:rsid w:val="00D21039"/>
    <w:rsid w:val="00D218EB"/>
    <w:rsid w:val="00D21D68"/>
    <w:rsid w:val="00D21F12"/>
    <w:rsid w:val="00D23AE8"/>
    <w:rsid w:val="00D23FE7"/>
    <w:rsid w:val="00D24CD4"/>
    <w:rsid w:val="00D2739B"/>
    <w:rsid w:val="00D27740"/>
    <w:rsid w:val="00D27DDA"/>
    <w:rsid w:val="00D27EF3"/>
    <w:rsid w:val="00D32ED7"/>
    <w:rsid w:val="00D33CFE"/>
    <w:rsid w:val="00D340F2"/>
    <w:rsid w:val="00D363BC"/>
    <w:rsid w:val="00D368EA"/>
    <w:rsid w:val="00D40071"/>
    <w:rsid w:val="00D40FEA"/>
    <w:rsid w:val="00D42AA8"/>
    <w:rsid w:val="00D457EB"/>
    <w:rsid w:val="00D461DF"/>
    <w:rsid w:val="00D4637E"/>
    <w:rsid w:val="00D4692D"/>
    <w:rsid w:val="00D46E50"/>
    <w:rsid w:val="00D5201A"/>
    <w:rsid w:val="00D5473B"/>
    <w:rsid w:val="00D54ED7"/>
    <w:rsid w:val="00D5692A"/>
    <w:rsid w:val="00D56F74"/>
    <w:rsid w:val="00D579B9"/>
    <w:rsid w:val="00D61463"/>
    <w:rsid w:val="00D62AE7"/>
    <w:rsid w:val="00D63216"/>
    <w:rsid w:val="00D70CEA"/>
    <w:rsid w:val="00D718C8"/>
    <w:rsid w:val="00D72BFA"/>
    <w:rsid w:val="00D772E0"/>
    <w:rsid w:val="00D778CA"/>
    <w:rsid w:val="00D80643"/>
    <w:rsid w:val="00D83142"/>
    <w:rsid w:val="00D83470"/>
    <w:rsid w:val="00D83D87"/>
    <w:rsid w:val="00D85DA0"/>
    <w:rsid w:val="00D865B5"/>
    <w:rsid w:val="00D873FE"/>
    <w:rsid w:val="00D90099"/>
    <w:rsid w:val="00D922B2"/>
    <w:rsid w:val="00D934BA"/>
    <w:rsid w:val="00D95996"/>
    <w:rsid w:val="00D97C2A"/>
    <w:rsid w:val="00DA2494"/>
    <w:rsid w:val="00DA285E"/>
    <w:rsid w:val="00DA2FCE"/>
    <w:rsid w:val="00DA4BD1"/>
    <w:rsid w:val="00DA4DDD"/>
    <w:rsid w:val="00DA5391"/>
    <w:rsid w:val="00DA572D"/>
    <w:rsid w:val="00DA64F4"/>
    <w:rsid w:val="00DA779C"/>
    <w:rsid w:val="00DB0DD1"/>
    <w:rsid w:val="00DB0DDD"/>
    <w:rsid w:val="00DB25A8"/>
    <w:rsid w:val="00DB2D34"/>
    <w:rsid w:val="00DB3B1A"/>
    <w:rsid w:val="00DB5C52"/>
    <w:rsid w:val="00DB5CD5"/>
    <w:rsid w:val="00DB7BEC"/>
    <w:rsid w:val="00DC0973"/>
    <w:rsid w:val="00DC1004"/>
    <w:rsid w:val="00DC2AAA"/>
    <w:rsid w:val="00DC2B55"/>
    <w:rsid w:val="00DC3659"/>
    <w:rsid w:val="00DC38F8"/>
    <w:rsid w:val="00DC4669"/>
    <w:rsid w:val="00DC4869"/>
    <w:rsid w:val="00DC4DA4"/>
    <w:rsid w:val="00DC4F2E"/>
    <w:rsid w:val="00DC61A7"/>
    <w:rsid w:val="00DC6A84"/>
    <w:rsid w:val="00DD1CF6"/>
    <w:rsid w:val="00DD2353"/>
    <w:rsid w:val="00DD38F5"/>
    <w:rsid w:val="00DD3A0D"/>
    <w:rsid w:val="00DD6BAC"/>
    <w:rsid w:val="00DD7987"/>
    <w:rsid w:val="00DD7BAB"/>
    <w:rsid w:val="00DE0065"/>
    <w:rsid w:val="00DE0132"/>
    <w:rsid w:val="00DE04E2"/>
    <w:rsid w:val="00DE06E1"/>
    <w:rsid w:val="00DE0CBD"/>
    <w:rsid w:val="00DE0F62"/>
    <w:rsid w:val="00DE38FD"/>
    <w:rsid w:val="00DE68F4"/>
    <w:rsid w:val="00DE7029"/>
    <w:rsid w:val="00DF167B"/>
    <w:rsid w:val="00DF4702"/>
    <w:rsid w:val="00DF7623"/>
    <w:rsid w:val="00E014E4"/>
    <w:rsid w:val="00E03677"/>
    <w:rsid w:val="00E0656C"/>
    <w:rsid w:val="00E07330"/>
    <w:rsid w:val="00E11CF7"/>
    <w:rsid w:val="00E11CF9"/>
    <w:rsid w:val="00E128E3"/>
    <w:rsid w:val="00E1563B"/>
    <w:rsid w:val="00E15F82"/>
    <w:rsid w:val="00E167A7"/>
    <w:rsid w:val="00E1690A"/>
    <w:rsid w:val="00E17E58"/>
    <w:rsid w:val="00E2133C"/>
    <w:rsid w:val="00E22089"/>
    <w:rsid w:val="00E22203"/>
    <w:rsid w:val="00E225F2"/>
    <w:rsid w:val="00E2260D"/>
    <w:rsid w:val="00E233E0"/>
    <w:rsid w:val="00E24CB1"/>
    <w:rsid w:val="00E254F8"/>
    <w:rsid w:val="00E267CA"/>
    <w:rsid w:val="00E26B68"/>
    <w:rsid w:val="00E2793B"/>
    <w:rsid w:val="00E30BC9"/>
    <w:rsid w:val="00E30EC0"/>
    <w:rsid w:val="00E316C7"/>
    <w:rsid w:val="00E3229F"/>
    <w:rsid w:val="00E324CE"/>
    <w:rsid w:val="00E33005"/>
    <w:rsid w:val="00E33D14"/>
    <w:rsid w:val="00E33FB0"/>
    <w:rsid w:val="00E3475C"/>
    <w:rsid w:val="00E34B57"/>
    <w:rsid w:val="00E35424"/>
    <w:rsid w:val="00E35F90"/>
    <w:rsid w:val="00E37D53"/>
    <w:rsid w:val="00E37FD4"/>
    <w:rsid w:val="00E417F6"/>
    <w:rsid w:val="00E42AF4"/>
    <w:rsid w:val="00E43542"/>
    <w:rsid w:val="00E444CA"/>
    <w:rsid w:val="00E45CCC"/>
    <w:rsid w:val="00E474EA"/>
    <w:rsid w:val="00E50135"/>
    <w:rsid w:val="00E506AB"/>
    <w:rsid w:val="00E51486"/>
    <w:rsid w:val="00E51E12"/>
    <w:rsid w:val="00E51E2D"/>
    <w:rsid w:val="00E536B3"/>
    <w:rsid w:val="00E53797"/>
    <w:rsid w:val="00E539B1"/>
    <w:rsid w:val="00E55CA1"/>
    <w:rsid w:val="00E55F9D"/>
    <w:rsid w:val="00E601EC"/>
    <w:rsid w:val="00E6029C"/>
    <w:rsid w:val="00E62969"/>
    <w:rsid w:val="00E634AE"/>
    <w:rsid w:val="00E6518B"/>
    <w:rsid w:val="00E65D82"/>
    <w:rsid w:val="00E715F7"/>
    <w:rsid w:val="00E72EF7"/>
    <w:rsid w:val="00E7304B"/>
    <w:rsid w:val="00E73A21"/>
    <w:rsid w:val="00E757FA"/>
    <w:rsid w:val="00E75908"/>
    <w:rsid w:val="00E7591E"/>
    <w:rsid w:val="00E76716"/>
    <w:rsid w:val="00E7797D"/>
    <w:rsid w:val="00E77CBD"/>
    <w:rsid w:val="00E77EE6"/>
    <w:rsid w:val="00E80579"/>
    <w:rsid w:val="00E8103F"/>
    <w:rsid w:val="00E81193"/>
    <w:rsid w:val="00E813E7"/>
    <w:rsid w:val="00E83D4D"/>
    <w:rsid w:val="00E85225"/>
    <w:rsid w:val="00E85611"/>
    <w:rsid w:val="00E85D58"/>
    <w:rsid w:val="00E864A2"/>
    <w:rsid w:val="00E928B6"/>
    <w:rsid w:val="00E93DF2"/>
    <w:rsid w:val="00E947F4"/>
    <w:rsid w:val="00E94EA1"/>
    <w:rsid w:val="00E96DFD"/>
    <w:rsid w:val="00E96E30"/>
    <w:rsid w:val="00EA1A50"/>
    <w:rsid w:val="00EA1E7B"/>
    <w:rsid w:val="00EA2A72"/>
    <w:rsid w:val="00EA4B9C"/>
    <w:rsid w:val="00EA52F0"/>
    <w:rsid w:val="00EA55D9"/>
    <w:rsid w:val="00EA6D39"/>
    <w:rsid w:val="00EA6FE2"/>
    <w:rsid w:val="00EA784C"/>
    <w:rsid w:val="00EA7944"/>
    <w:rsid w:val="00EB135F"/>
    <w:rsid w:val="00EB1564"/>
    <w:rsid w:val="00EB1863"/>
    <w:rsid w:val="00EB1A64"/>
    <w:rsid w:val="00EB2918"/>
    <w:rsid w:val="00EB35F7"/>
    <w:rsid w:val="00EB4C7C"/>
    <w:rsid w:val="00EB5331"/>
    <w:rsid w:val="00EB586B"/>
    <w:rsid w:val="00EB61B4"/>
    <w:rsid w:val="00EB6456"/>
    <w:rsid w:val="00EC0A94"/>
    <w:rsid w:val="00EC351E"/>
    <w:rsid w:val="00EC3A80"/>
    <w:rsid w:val="00EC3F0B"/>
    <w:rsid w:val="00EC4E91"/>
    <w:rsid w:val="00EC704E"/>
    <w:rsid w:val="00ED311C"/>
    <w:rsid w:val="00ED45A7"/>
    <w:rsid w:val="00ED6748"/>
    <w:rsid w:val="00ED6A00"/>
    <w:rsid w:val="00EE0F45"/>
    <w:rsid w:val="00EE270B"/>
    <w:rsid w:val="00EE28A3"/>
    <w:rsid w:val="00EE2D8B"/>
    <w:rsid w:val="00EE3CD1"/>
    <w:rsid w:val="00EE3CE2"/>
    <w:rsid w:val="00EE4BC4"/>
    <w:rsid w:val="00EE4BDB"/>
    <w:rsid w:val="00EE5FE9"/>
    <w:rsid w:val="00EE685D"/>
    <w:rsid w:val="00EE6EBD"/>
    <w:rsid w:val="00EF1D57"/>
    <w:rsid w:val="00EF1DFD"/>
    <w:rsid w:val="00EF24ED"/>
    <w:rsid w:val="00EF48B3"/>
    <w:rsid w:val="00EF5A6B"/>
    <w:rsid w:val="00EF63D9"/>
    <w:rsid w:val="00F02B58"/>
    <w:rsid w:val="00F02C0B"/>
    <w:rsid w:val="00F07E79"/>
    <w:rsid w:val="00F104F0"/>
    <w:rsid w:val="00F11693"/>
    <w:rsid w:val="00F12D94"/>
    <w:rsid w:val="00F12EDF"/>
    <w:rsid w:val="00F15D3A"/>
    <w:rsid w:val="00F17FA7"/>
    <w:rsid w:val="00F20DA0"/>
    <w:rsid w:val="00F2203F"/>
    <w:rsid w:val="00F22C7C"/>
    <w:rsid w:val="00F23854"/>
    <w:rsid w:val="00F245CB"/>
    <w:rsid w:val="00F276C8"/>
    <w:rsid w:val="00F27AC9"/>
    <w:rsid w:val="00F27C99"/>
    <w:rsid w:val="00F30A5D"/>
    <w:rsid w:val="00F30DA7"/>
    <w:rsid w:val="00F31FE4"/>
    <w:rsid w:val="00F32E2D"/>
    <w:rsid w:val="00F343EF"/>
    <w:rsid w:val="00F3488D"/>
    <w:rsid w:val="00F348DB"/>
    <w:rsid w:val="00F35430"/>
    <w:rsid w:val="00F359BF"/>
    <w:rsid w:val="00F368B9"/>
    <w:rsid w:val="00F3693B"/>
    <w:rsid w:val="00F36D45"/>
    <w:rsid w:val="00F42240"/>
    <w:rsid w:val="00F42C7B"/>
    <w:rsid w:val="00F4370D"/>
    <w:rsid w:val="00F446CD"/>
    <w:rsid w:val="00F446CE"/>
    <w:rsid w:val="00F449DB"/>
    <w:rsid w:val="00F45376"/>
    <w:rsid w:val="00F45ADC"/>
    <w:rsid w:val="00F45E20"/>
    <w:rsid w:val="00F470E9"/>
    <w:rsid w:val="00F4793D"/>
    <w:rsid w:val="00F47977"/>
    <w:rsid w:val="00F56C80"/>
    <w:rsid w:val="00F57233"/>
    <w:rsid w:val="00F575D4"/>
    <w:rsid w:val="00F61049"/>
    <w:rsid w:val="00F61641"/>
    <w:rsid w:val="00F6173F"/>
    <w:rsid w:val="00F61D72"/>
    <w:rsid w:val="00F62783"/>
    <w:rsid w:val="00F63160"/>
    <w:rsid w:val="00F64EA5"/>
    <w:rsid w:val="00F656F2"/>
    <w:rsid w:val="00F67185"/>
    <w:rsid w:val="00F673C3"/>
    <w:rsid w:val="00F706C2"/>
    <w:rsid w:val="00F706DE"/>
    <w:rsid w:val="00F7299D"/>
    <w:rsid w:val="00F72C87"/>
    <w:rsid w:val="00F73688"/>
    <w:rsid w:val="00F743C0"/>
    <w:rsid w:val="00F7442D"/>
    <w:rsid w:val="00F76AA3"/>
    <w:rsid w:val="00F80EC2"/>
    <w:rsid w:val="00F817EF"/>
    <w:rsid w:val="00F81F91"/>
    <w:rsid w:val="00F82398"/>
    <w:rsid w:val="00F8428D"/>
    <w:rsid w:val="00F86BFB"/>
    <w:rsid w:val="00F918B5"/>
    <w:rsid w:val="00F91DF3"/>
    <w:rsid w:val="00F924F6"/>
    <w:rsid w:val="00F92BDA"/>
    <w:rsid w:val="00F94C08"/>
    <w:rsid w:val="00F94C90"/>
    <w:rsid w:val="00F975D6"/>
    <w:rsid w:val="00F977F8"/>
    <w:rsid w:val="00FA03E8"/>
    <w:rsid w:val="00FA1A62"/>
    <w:rsid w:val="00FA1F5C"/>
    <w:rsid w:val="00FA2AB6"/>
    <w:rsid w:val="00FA375C"/>
    <w:rsid w:val="00FA3827"/>
    <w:rsid w:val="00FA5A63"/>
    <w:rsid w:val="00FA5BEB"/>
    <w:rsid w:val="00FA73CE"/>
    <w:rsid w:val="00FB034A"/>
    <w:rsid w:val="00FB04E8"/>
    <w:rsid w:val="00FB0718"/>
    <w:rsid w:val="00FB107E"/>
    <w:rsid w:val="00FB1274"/>
    <w:rsid w:val="00FB2A9E"/>
    <w:rsid w:val="00FB2AB8"/>
    <w:rsid w:val="00FB3AE2"/>
    <w:rsid w:val="00FB50FE"/>
    <w:rsid w:val="00FB58F5"/>
    <w:rsid w:val="00FB65A5"/>
    <w:rsid w:val="00FB6B0E"/>
    <w:rsid w:val="00FB77CF"/>
    <w:rsid w:val="00FC25B7"/>
    <w:rsid w:val="00FC26DB"/>
    <w:rsid w:val="00FC2A72"/>
    <w:rsid w:val="00FC346F"/>
    <w:rsid w:val="00FC3F09"/>
    <w:rsid w:val="00FC424C"/>
    <w:rsid w:val="00FC676A"/>
    <w:rsid w:val="00FD1532"/>
    <w:rsid w:val="00FD2593"/>
    <w:rsid w:val="00FD266C"/>
    <w:rsid w:val="00FD3B57"/>
    <w:rsid w:val="00FD71CF"/>
    <w:rsid w:val="00FD7EDC"/>
    <w:rsid w:val="00FE1526"/>
    <w:rsid w:val="00FE1CC7"/>
    <w:rsid w:val="00FE6233"/>
    <w:rsid w:val="00FF0978"/>
    <w:rsid w:val="00FF27FA"/>
    <w:rsid w:val="00FF2D41"/>
    <w:rsid w:val="00FF3BB7"/>
    <w:rsid w:val="00FF4383"/>
    <w:rsid w:val="00FF61E9"/>
    <w:rsid w:val="00FF6C16"/>
    <w:rsid w:val="00FF7844"/>
    <w:rsid w:val="00FF7F81"/>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E7F"/>
    <w:rPr>
      <w:sz w:val="16"/>
      <w:szCs w:val="16"/>
    </w:rPr>
  </w:style>
  <w:style w:type="paragraph" w:styleId="CommentText">
    <w:name w:val="annotation text"/>
    <w:basedOn w:val="Normal"/>
    <w:link w:val="CommentTextChar"/>
    <w:uiPriority w:val="99"/>
    <w:semiHidden/>
    <w:unhideWhenUsed/>
    <w:rsid w:val="00A02E7F"/>
    <w:pPr>
      <w:spacing w:line="240" w:lineRule="auto"/>
    </w:pPr>
    <w:rPr>
      <w:sz w:val="20"/>
      <w:szCs w:val="20"/>
    </w:rPr>
  </w:style>
  <w:style w:type="character" w:customStyle="1" w:styleId="CommentTextChar">
    <w:name w:val="Comment Text Char"/>
    <w:basedOn w:val="DefaultParagraphFont"/>
    <w:link w:val="CommentText"/>
    <w:uiPriority w:val="99"/>
    <w:semiHidden/>
    <w:rsid w:val="00A02E7F"/>
    <w:rPr>
      <w:sz w:val="20"/>
      <w:szCs w:val="20"/>
      <w:lang w:val="en-US"/>
    </w:rPr>
  </w:style>
  <w:style w:type="paragraph" w:styleId="CommentSubject">
    <w:name w:val="annotation subject"/>
    <w:basedOn w:val="CommentText"/>
    <w:next w:val="CommentText"/>
    <w:link w:val="CommentSubjectChar"/>
    <w:uiPriority w:val="99"/>
    <w:semiHidden/>
    <w:unhideWhenUsed/>
    <w:rsid w:val="00A02E7F"/>
    <w:rPr>
      <w:b/>
      <w:bCs/>
    </w:rPr>
  </w:style>
  <w:style w:type="character" w:customStyle="1" w:styleId="CommentSubjectChar">
    <w:name w:val="Comment Subject Char"/>
    <w:basedOn w:val="CommentTextChar"/>
    <w:link w:val="CommentSubject"/>
    <w:uiPriority w:val="99"/>
    <w:semiHidden/>
    <w:rsid w:val="00A02E7F"/>
    <w:rPr>
      <w:b/>
      <w:bCs/>
      <w:sz w:val="20"/>
      <w:szCs w:val="20"/>
      <w:lang w:val="en-US"/>
    </w:rPr>
  </w:style>
  <w:style w:type="paragraph" w:styleId="BalloonText">
    <w:name w:val="Balloon Text"/>
    <w:basedOn w:val="Normal"/>
    <w:link w:val="BalloonTextChar"/>
    <w:uiPriority w:val="99"/>
    <w:semiHidden/>
    <w:unhideWhenUsed/>
    <w:rsid w:val="00A02E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E7F"/>
    <w:rPr>
      <w:rFonts w:ascii="Tahoma" w:hAnsi="Tahoma" w:cs="Tahoma"/>
      <w:sz w:val="16"/>
      <w:szCs w:val="16"/>
      <w:lang w:val="en-US"/>
    </w:rPr>
  </w:style>
  <w:style w:type="paragraph" w:styleId="ListParagraph">
    <w:name w:val="List Paragraph"/>
    <w:basedOn w:val="Normal"/>
    <w:uiPriority w:val="34"/>
    <w:qFormat/>
    <w:rsid w:val="00F86BFB"/>
    <w:pPr>
      <w:ind w:left="720"/>
      <w:contextualSpacing/>
    </w:pPr>
  </w:style>
  <w:style w:type="character" w:styleId="Hyperlink">
    <w:name w:val="Hyperlink"/>
    <w:basedOn w:val="DefaultParagraphFont"/>
    <w:uiPriority w:val="99"/>
    <w:unhideWhenUsed/>
    <w:rsid w:val="003E5D7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E7F"/>
    <w:rPr>
      <w:sz w:val="16"/>
      <w:szCs w:val="16"/>
    </w:rPr>
  </w:style>
  <w:style w:type="paragraph" w:styleId="CommentText">
    <w:name w:val="annotation text"/>
    <w:basedOn w:val="Normal"/>
    <w:link w:val="CommentTextChar"/>
    <w:uiPriority w:val="99"/>
    <w:semiHidden/>
    <w:unhideWhenUsed/>
    <w:rsid w:val="00A02E7F"/>
    <w:pPr>
      <w:spacing w:line="240" w:lineRule="auto"/>
    </w:pPr>
    <w:rPr>
      <w:sz w:val="20"/>
      <w:szCs w:val="20"/>
    </w:rPr>
  </w:style>
  <w:style w:type="character" w:customStyle="1" w:styleId="CommentTextChar">
    <w:name w:val="Comment Text Char"/>
    <w:basedOn w:val="DefaultParagraphFont"/>
    <w:link w:val="CommentText"/>
    <w:uiPriority w:val="99"/>
    <w:semiHidden/>
    <w:rsid w:val="00A02E7F"/>
    <w:rPr>
      <w:sz w:val="20"/>
      <w:szCs w:val="20"/>
      <w:lang w:val="en-US"/>
    </w:rPr>
  </w:style>
  <w:style w:type="paragraph" w:styleId="CommentSubject">
    <w:name w:val="annotation subject"/>
    <w:basedOn w:val="CommentText"/>
    <w:next w:val="CommentText"/>
    <w:link w:val="CommentSubjectChar"/>
    <w:uiPriority w:val="99"/>
    <w:semiHidden/>
    <w:unhideWhenUsed/>
    <w:rsid w:val="00A02E7F"/>
    <w:rPr>
      <w:b/>
      <w:bCs/>
    </w:rPr>
  </w:style>
  <w:style w:type="character" w:customStyle="1" w:styleId="CommentSubjectChar">
    <w:name w:val="Comment Subject Char"/>
    <w:basedOn w:val="CommentTextChar"/>
    <w:link w:val="CommentSubject"/>
    <w:uiPriority w:val="99"/>
    <w:semiHidden/>
    <w:rsid w:val="00A02E7F"/>
    <w:rPr>
      <w:b/>
      <w:bCs/>
      <w:sz w:val="20"/>
      <w:szCs w:val="20"/>
      <w:lang w:val="en-US"/>
    </w:rPr>
  </w:style>
  <w:style w:type="paragraph" w:styleId="BalloonText">
    <w:name w:val="Balloon Text"/>
    <w:basedOn w:val="Normal"/>
    <w:link w:val="BalloonTextChar"/>
    <w:uiPriority w:val="99"/>
    <w:semiHidden/>
    <w:unhideWhenUsed/>
    <w:rsid w:val="00A02E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E7F"/>
    <w:rPr>
      <w:rFonts w:ascii="Tahoma" w:hAnsi="Tahoma" w:cs="Tahoma"/>
      <w:sz w:val="16"/>
      <w:szCs w:val="16"/>
      <w:lang w:val="en-US"/>
    </w:rPr>
  </w:style>
  <w:style w:type="paragraph" w:styleId="ListParagraph">
    <w:name w:val="List Paragraph"/>
    <w:basedOn w:val="Normal"/>
    <w:uiPriority w:val="34"/>
    <w:qFormat/>
    <w:rsid w:val="00F86BFB"/>
    <w:pPr>
      <w:ind w:left="720"/>
      <w:contextualSpacing/>
    </w:pPr>
  </w:style>
  <w:style w:type="character" w:styleId="Hyperlink">
    <w:name w:val="Hyperlink"/>
    <w:basedOn w:val="DefaultParagraphFont"/>
    <w:uiPriority w:val="99"/>
    <w:unhideWhenUsed/>
    <w:rsid w:val="003E5D7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t@ifro.ku.dk" TargetMode="External"/><Relationship Id="rId3" Type="http://schemas.microsoft.com/office/2007/relationships/stylesWithEffects" Target="stylesWithEffects.xml"/><Relationship Id="rId7" Type="http://schemas.openxmlformats.org/officeDocument/2006/relationships/hyperlink" Target="mailto:lars.gamfeldt@bioenv.gu.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bronwynrayfield@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halie.pettorelli@ioz.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2</Pages>
  <Words>3194</Words>
  <Characters>25875</Characters>
  <Application>Microsoft Office Word</Application>
  <DocSecurity>0</DocSecurity>
  <Lines>215</Lines>
  <Paragraphs>58</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29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a Lehtomäki</dc:creator>
  <cp:keywords/>
  <dc:description/>
  <cp:lastModifiedBy>Joona Lehtomäki</cp:lastModifiedBy>
  <cp:revision>93</cp:revision>
  <dcterms:created xsi:type="dcterms:W3CDTF">2015-01-21T13:03:00Z</dcterms:created>
  <dcterms:modified xsi:type="dcterms:W3CDTF">2015-01-2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